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D3AEC8" w14:textId="7210DEBE" w:rsidR="00583A08" w:rsidRPr="00F076FB" w:rsidRDefault="00583A08" w:rsidP="00583A08">
      <w:pPr>
        <w:spacing w:after="0" w:line="240" w:lineRule="auto"/>
        <w:ind w:left="-630"/>
      </w:pPr>
      <w:r>
        <w:t xml:space="preserve">Supplemental </w:t>
      </w:r>
      <w:r w:rsidRPr="00F076FB">
        <w:t xml:space="preserve">Table </w:t>
      </w:r>
      <w:r w:rsidR="00F63D41">
        <w:t>1</w:t>
      </w:r>
      <w:r w:rsidRPr="00F076FB">
        <w:t xml:space="preserve">. </w:t>
      </w:r>
      <w:r>
        <w:t xml:space="preserve">Association of infant and birthing person factors with </w:t>
      </w:r>
      <w:r w:rsidRPr="00F076FB">
        <w:t>mental health disorder diagnosis on hospital discharge record during pregnancy or at birth</w:t>
      </w:r>
    </w:p>
    <w:tbl>
      <w:tblPr>
        <w:tblStyle w:val="TableGrid"/>
        <w:tblW w:w="14935" w:type="dxa"/>
        <w:tblInd w:w="-635" w:type="dxa"/>
        <w:tblLook w:val="04A0" w:firstRow="1" w:lastRow="0" w:firstColumn="1" w:lastColumn="0" w:noHBand="0" w:noVBand="1"/>
      </w:tblPr>
      <w:tblGrid>
        <w:gridCol w:w="2695"/>
        <w:gridCol w:w="2070"/>
        <w:gridCol w:w="1980"/>
        <w:gridCol w:w="1980"/>
        <w:gridCol w:w="1980"/>
        <w:gridCol w:w="2070"/>
        <w:gridCol w:w="2160"/>
      </w:tblGrid>
      <w:tr w:rsidR="00583A08" w:rsidRPr="00F076FB" w14:paraId="64C42910" w14:textId="77777777" w:rsidTr="00B338F6">
        <w:tc>
          <w:tcPr>
            <w:tcW w:w="2695" w:type="dxa"/>
          </w:tcPr>
          <w:p w14:paraId="51E4F7C9" w14:textId="77777777" w:rsidR="00583A08" w:rsidRPr="00F076FB" w:rsidRDefault="00583A08" w:rsidP="00B338F6"/>
        </w:tc>
        <w:tc>
          <w:tcPr>
            <w:tcW w:w="2070" w:type="dxa"/>
          </w:tcPr>
          <w:p w14:paraId="5802BEA6" w14:textId="77777777" w:rsidR="00583A08" w:rsidRPr="00F076FB" w:rsidRDefault="00583A08" w:rsidP="00B338F6">
            <w:pPr>
              <w:rPr>
                <w:b/>
              </w:rPr>
            </w:pPr>
            <w:r w:rsidRPr="00F076FB">
              <w:rPr>
                <w:b/>
              </w:rPr>
              <w:t>Without mental health diagnosis</w:t>
            </w:r>
          </w:p>
        </w:tc>
        <w:tc>
          <w:tcPr>
            <w:tcW w:w="1980" w:type="dxa"/>
          </w:tcPr>
          <w:p w14:paraId="7C58BDF8" w14:textId="77777777" w:rsidR="00583A08" w:rsidRPr="00F076FB" w:rsidRDefault="00583A08" w:rsidP="00B338F6">
            <w:pPr>
              <w:rPr>
                <w:b/>
              </w:rPr>
            </w:pPr>
            <w:r>
              <w:rPr>
                <w:b/>
              </w:rPr>
              <w:t>Any anxiety diagnosis</w:t>
            </w:r>
          </w:p>
        </w:tc>
        <w:tc>
          <w:tcPr>
            <w:tcW w:w="1980" w:type="dxa"/>
          </w:tcPr>
          <w:p w14:paraId="737CC0DC" w14:textId="77777777" w:rsidR="00583A08" w:rsidRPr="00F076FB" w:rsidRDefault="00583A08" w:rsidP="00B338F6">
            <w:pPr>
              <w:rPr>
                <w:b/>
              </w:rPr>
            </w:pPr>
            <w:r w:rsidRPr="00F076FB">
              <w:rPr>
                <w:b/>
              </w:rPr>
              <w:t>Anxiety only</w:t>
            </w:r>
          </w:p>
        </w:tc>
        <w:tc>
          <w:tcPr>
            <w:tcW w:w="1980" w:type="dxa"/>
          </w:tcPr>
          <w:p w14:paraId="13FFBC2C" w14:textId="77777777" w:rsidR="00583A08" w:rsidRPr="00F076FB" w:rsidRDefault="00583A08" w:rsidP="00B338F6">
            <w:pPr>
              <w:rPr>
                <w:b/>
              </w:rPr>
            </w:pPr>
            <w:r w:rsidRPr="00F076FB">
              <w:rPr>
                <w:b/>
              </w:rPr>
              <w:t>Anxiety and depression only</w:t>
            </w:r>
          </w:p>
        </w:tc>
        <w:tc>
          <w:tcPr>
            <w:tcW w:w="2070" w:type="dxa"/>
          </w:tcPr>
          <w:p w14:paraId="54E2AE63" w14:textId="77777777" w:rsidR="00583A08" w:rsidRPr="00F076FB" w:rsidRDefault="00583A08" w:rsidP="00B338F6">
            <w:pPr>
              <w:rPr>
                <w:b/>
              </w:rPr>
            </w:pPr>
            <w:r w:rsidRPr="00F076FB">
              <w:rPr>
                <w:b/>
              </w:rPr>
              <w:t>Anxiety and non-depression mental health disorder only</w:t>
            </w:r>
          </w:p>
        </w:tc>
        <w:tc>
          <w:tcPr>
            <w:tcW w:w="2160" w:type="dxa"/>
          </w:tcPr>
          <w:p w14:paraId="1748F3F8" w14:textId="77777777" w:rsidR="00583A08" w:rsidRPr="00F076FB" w:rsidRDefault="00583A08" w:rsidP="00B338F6">
            <w:pPr>
              <w:rPr>
                <w:b/>
              </w:rPr>
            </w:pPr>
            <w:r w:rsidRPr="00F076FB">
              <w:rPr>
                <w:b/>
              </w:rPr>
              <w:t xml:space="preserve">Anxiety, depression, and other diagnosis </w:t>
            </w:r>
          </w:p>
        </w:tc>
      </w:tr>
      <w:tr w:rsidR="00583A08" w:rsidRPr="00F076FB" w14:paraId="66C8D01D" w14:textId="77777777" w:rsidTr="00B338F6">
        <w:trPr>
          <w:trHeight w:val="161"/>
        </w:trPr>
        <w:tc>
          <w:tcPr>
            <w:tcW w:w="2695" w:type="dxa"/>
          </w:tcPr>
          <w:p w14:paraId="54683EF3" w14:textId="77777777" w:rsidR="00583A08" w:rsidRPr="00F076FB" w:rsidRDefault="00583A08" w:rsidP="00B338F6"/>
        </w:tc>
        <w:tc>
          <w:tcPr>
            <w:tcW w:w="2070" w:type="dxa"/>
          </w:tcPr>
          <w:p w14:paraId="3E43DEF2" w14:textId="77777777" w:rsidR="00583A08" w:rsidRDefault="00583A08" w:rsidP="00B338F6">
            <w:r w:rsidRPr="00C102C9">
              <w:rPr>
                <w:bCs/>
              </w:rPr>
              <w:t>n (%)</w:t>
            </w:r>
          </w:p>
        </w:tc>
        <w:tc>
          <w:tcPr>
            <w:tcW w:w="1980" w:type="dxa"/>
          </w:tcPr>
          <w:p w14:paraId="4CCCCE9E" w14:textId="77777777" w:rsidR="00583A08" w:rsidRDefault="00583A08" w:rsidP="00B338F6">
            <w:r w:rsidRPr="00C102C9">
              <w:rPr>
                <w:bCs/>
              </w:rPr>
              <w:t>n (%)</w:t>
            </w:r>
          </w:p>
        </w:tc>
        <w:tc>
          <w:tcPr>
            <w:tcW w:w="1980" w:type="dxa"/>
          </w:tcPr>
          <w:p w14:paraId="681F6208" w14:textId="77777777" w:rsidR="00583A08" w:rsidRDefault="00583A08" w:rsidP="00B338F6">
            <w:r w:rsidRPr="00C102C9">
              <w:rPr>
                <w:bCs/>
              </w:rPr>
              <w:t>n (%)</w:t>
            </w:r>
          </w:p>
        </w:tc>
        <w:tc>
          <w:tcPr>
            <w:tcW w:w="1980" w:type="dxa"/>
          </w:tcPr>
          <w:p w14:paraId="1700B68F" w14:textId="77777777" w:rsidR="00583A08" w:rsidRDefault="00583A08" w:rsidP="00B338F6">
            <w:r w:rsidRPr="00C102C9">
              <w:rPr>
                <w:bCs/>
              </w:rPr>
              <w:t>n (%)</w:t>
            </w:r>
          </w:p>
        </w:tc>
        <w:tc>
          <w:tcPr>
            <w:tcW w:w="2070" w:type="dxa"/>
          </w:tcPr>
          <w:p w14:paraId="116843C6" w14:textId="77777777" w:rsidR="00583A08" w:rsidRDefault="00583A08" w:rsidP="00B338F6">
            <w:r w:rsidRPr="00C102C9">
              <w:rPr>
                <w:bCs/>
              </w:rPr>
              <w:t>n (%)</w:t>
            </w:r>
          </w:p>
        </w:tc>
        <w:tc>
          <w:tcPr>
            <w:tcW w:w="2160" w:type="dxa"/>
          </w:tcPr>
          <w:p w14:paraId="67FCC2C4" w14:textId="77777777" w:rsidR="00583A08" w:rsidRDefault="00583A08" w:rsidP="00B338F6">
            <w:r w:rsidRPr="00C102C9">
              <w:rPr>
                <w:bCs/>
              </w:rPr>
              <w:t>n (%)</w:t>
            </w:r>
          </w:p>
        </w:tc>
      </w:tr>
      <w:tr w:rsidR="00583A08" w:rsidRPr="00F076FB" w14:paraId="69F3EFE6" w14:textId="77777777" w:rsidTr="00B338F6">
        <w:tc>
          <w:tcPr>
            <w:tcW w:w="2695" w:type="dxa"/>
          </w:tcPr>
          <w:p w14:paraId="40E4CC7D" w14:textId="77777777" w:rsidR="00583A08" w:rsidRPr="00F076FB" w:rsidRDefault="00583A08" w:rsidP="00B338F6">
            <w:pPr>
              <w:rPr>
                <w:b/>
              </w:rPr>
            </w:pPr>
          </w:p>
        </w:tc>
        <w:tc>
          <w:tcPr>
            <w:tcW w:w="2070" w:type="dxa"/>
          </w:tcPr>
          <w:p w14:paraId="2485BD17" w14:textId="77777777" w:rsidR="00583A08" w:rsidRDefault="00583A08" w:rsidP="00B338F6">
            <w:r w:rsidRPr="00767D50">
              <w:rPr>
                <w:bCs/>
              </w:rPr>
              <w:t>cRR</w:t>
            </w:r>
          </w:p>
        </w:tc>
        <w:tc>
          <w:tcPr>
            <w:tcW w:w="1980" w:type="dxa"/>
          </w:tcPr>
          <w:p w14:paraId="39B3E17D" w14:textId="77777777" w:rsidR="00583A08" w:rsidRDefault="00583A08" w:rsidP="00B338F6">
            <w:r w:rsidRPr="00767D50">
              <w:rPr>
                <w:bCs/>
              </w:rPr>
              <w:t>cRR</w:t>
            </w:r>
          </w:p>
        </w:tc>
        <w:tc>
          <w:tcPr>
            <w:tcW w:w="1980" w:type="dxa"/>
          </w:tcPr>
          <w:p w14:paraId="44DE52D9" w14:textId="77777777" w:rsidR="00583A08" w:rsidRDefault="00583A08" w:rsidP="00B338F6">
            <w:r w:rsidRPr="00767D50">
              <w:rPr>
                <w:bCs/>
              </w:rPr>
              <w:t>cRR</w:t>
            </w:r>
          </w:p>
        </w:tc>
        <w:tc>
          <w:tcPr>
            <w:tcW w:w="1980" w:type="dxa"/>
          </w:tcPr>
          <w:p w14:paraId="201D31E4" w14:textId="77777777" w:rsidR="00583A08" w:rsidRDefault="00583A08" w:rsidP="00B338F6">
            <w:r w:rsidRPr="00767D50">
              <w:rPr>
                <w:bCs/>
              </w:rPr>
              <w:t>cRR</w:t>
            </w:r>
          </w:p>
        </w:tc>
        <w:tc>
          <w:tcPr>
            <w:tcW w:w="2070" w:type="dxa"/>
          </w:tcPr>
          <w:p w14:paraId="1B0FB040" w14:textId="77777777" w:rsidR="00583A08" w:rsidRDefault="00583A08" w:rsidP="00B338F6">
            <w:r w:rsidRPr="00767D50">
              <w:rPr>
                <w:bCs/>
              </w:rPr>
              <w:t>cRR</w:t>
            </w:r>
          </w:p>
        </w:tc>
        <w:tc>
          <w:tcPr>
            <w:tcW w:w="2160" w:type="dxa"/>
          </w:tcPr>
          <w:p w14:paraId="43E95879" w14:textId="77777777" w:rsidR="00583A08" w:rsidRDefault="00583A08" w:rsidP="00B338F6">
            <w:r w:rsidRPr="00767D50">
              <w:rPr>
                <w:bCs/>
              </w:rPr>
              <w:t>cRR</w:t>
            </w:r>
          </w:p>
        </w:tc>
      </w:tr>
      <w:tr w:rsidR="00583A08" w:rsidRPr="00F076FB" w14:paraId="45C55E2A" w14:textId="77777777" w:rsidTr="00B338F6">
        <w:tc>
          <w:tcPr>
            <w:tcW w:w="2695" w:type="dxa"/>
          </w:tcPr>
          <w:p w14:paraId="4E473181" w14:textId="77777777" w:rsidR="00583A08" w:rsidRPr="00F076FB" w:rsidRDefault="00583A08" w:rsidP="00B338F6">
            <w:pPr>
              <w:rPr>
                <w:b/>
              </w:rPr>
            </w:pPr>
            <w:r w:rsidRPr="00F076FB">
              <w:rPr>
                <w:b/>
              </w:rPr>
              <w:t>Sample</w:t>
            </w:r>
          </w:p>
        </w:tc>
        <w:tc>
          <w:tcPr>
            <w:tcW w:w="2070" w:type="dxa"/>
          </w:tcPr>
          <w:p w14:paraId="1C4311BC" w14:textId="77777777" w:rsidR="00583A08" w:rsidRPr="00F076FB" w:rsidRDefault="00583A08" w:rsidP="00B338F6">
            <w:r>
              <w:t xml:space="preserve">5,710,046 </w:t>
            </w:r>
          </w:p>
        </w:tc>
        <w:tc>
          <w:tcPr>
            <w:tcW w:w="1980" w:type="dxa"/>
          </w:tcPr>
          <w:p w14:paraId="540C140A" w14:textId="77777777" w:rsidR="00583A08" w:rsidRPr="00F076FB" w:rsidRDefault="00583A08" w:rsidP="00B338F6">
            <w:r>
              <w:t>126,495</w:t>
            </w:r>
          </w:p>
        </w:tc>
        <w:tc>
          <w:tcPr>
            <w:tcW w:w="1980" w:type="dxa"/>
          </w:tcPr>
          <w:p w14:paraId="6E69AD0E" w14:textId="77777777" w:rsidR="00583A08" w:rsidRPr="00F076FB" w:rsidRDefault="00583A08" w:rsidP="00B338F6">
            <w:r>
              <w:t>89,297</w:t>
            </w:r>
          </w:p>
        </w:tc>
        <w:tc>
          <w:tcPr>
            <w:tcW w:w="1980" w:type="dxa"/>
          </w:tcPr>
          <w:p w14:paraId="6720E1BA" w14:textId="77777777" w:rsidR="00583A08" w:rsidRPr="00F076FB" w:rsidRDefault="00583A08" w:rsidP="00B338F6">
            <w:r>
              <w:t>29,840</w:t>
            </w:r>
          </w:p>
        </w:tc>
        <w:tc>
          <w:tcPr>
            <w:tcW w:w="2070" w:type="dxa"/>
          </w:tcPr>
          <w:p w14:paraId="73808F48" w14:textId="77777777" w:rsidR="00583A08" w:rsidRPr="00F076FB" w:rsidRDefault="00583A08" w:rsidP="00B338F6">
            <w:r>
              <w:t>5,357</w:t>
            </w:r>
          </w:p>
        </w:tc>
        <w:tc>
          <w:tcPr>
            <w:tcW w:w="2160" w:type="dxa"/>
          </w:tcPr>
          <w:p w14:paraId="2605C0E2" w14:textId="77777777" w:rsidR="00583A08" w:rsidRPr="00F076FB" w:rsidRDefault="00583A08" w:rsidP="00B338F6">
            <w:r>
              <w:t>2,001</w:t>
            </w:r>
          </w:p>
        </w:tc>
      </w:tr>
      <w:tr w:rsidR="00583A08" w:rsidRPr="00F076FB" w14:paraId="1162C08A" w14:textId="77777777" w:rsidTr="00B338F6">
        <w:tc>
          <w:tcPr>
            <w:tcW w:w="2695" w:type="dxa"/>
            <w:shd w:val="clear" w:color="auto" w:fill="auto"/>
          </w:tcPr>
          <w:p w14:paraId="3FBA56B6" w14:textId="77777777" w:rsidR="00583A08" w:rsidRPr="00CB629B" w:rsidRDefault="00583A08" w:rsidP="00B338F6">
            <w:pPr>
              <w:rPr>
                <w:b/>
                <w:u w:val="single"/>
              </w:rPr>
            </w:pPr>
            <w:r>
              <w:rPr>
                <w:b/>
                <w:u w:val="single"/>
              </w:rPr>
              <w:t>Infant factors</w:t>
            </w:r>
          </w:p>
        </w:tc>
        <w:tc>
          <w:tcPr>
            <w:tcW w:w="2070" w:type="dxa"/>
          </w:tcPr>
          <w:p w14:paraId="6A9D5BB5" w14:textId="77777777" w:rsidR="00583A08" w:rsidRPr="00F076FB" w:rsidRDefault="00583A08" w:rsidP="00B338F6"/>
        </w:tc>
        <w:tc>
          <w:tcPr>
            <w:tcW w:w="1980" w:type="dxa"/>
          </w:tcPr>
          <w:p w14:paraId="31D4158F" w14:textId="77777777" w:rsidR="00583A08" w:rsidRPr="00F076FB" w:rsidRDefault="00583A08" w:rsidP="00B338F6"/>
        </w:tc>
        <w:tc>
          <w:tcPr>
            <w:tcW w:w="1980" w:type="dxa"/>
          </w:tcPr>
          <w:p w14:paraId="304BCA85" w14:textId="77777777" w:rsidR="00583A08" w:rsidRPr="00F076FB" w:rsidRDefault="00583A08" w:rsidP="00B338F6"/>
        </w:tc>
        <w:tc>
          <w:tcPr>
            <w:tcW w:w="1980" w:type="dxa"/>
          </w:tcPr>
          <w:p w14:paraId="66A5134D" w14:textId="77777777" w:rsidR="00583A08" w:rsidRPr="00F076FB" w:rsidRDefault="00583A08" w:rsidP="00B338F6"/>
        </w:tc>
        <w:tc>
          <w:tcPr>
            <w:tcW w:w="2070" w:type="dxa"/>
          </w:tcPr>
          <w:p w14:paraId="65E259A5" w14:textId="77777777" w:rsidR="00583A08" w:rsidRPr="00F076FB" w:rsidRDefault="00583A08" w:rsidP="00B338F6"/>
        </w:tc>
        <w:tc>
          <w:tcPr>
            <w:tcW w:w="2160" w:type="dxa"/>
          </w:tcPr>
          <w:p w14:paraId="379605A1" w14:textId="77777777" w:rsidR="00583A08" w:rsidRPr="00F076FB" w:rsidRDefault="00583A08" w:rsidP="00B338F6"/>
        </w:tc>
      </w:tr>
      <w:tr w:rsidR="00583A08" w:rsidRPr="00F076FB" w14:paraId="60AE415D" w14:textId="77777777" w:rsidTr="00B338F6">
        <w:tc>
          <w:tcPr>
            <w:tcW w:w="2695" w:type="dxa"/>
            <w:shd w:val="clear" w:color="auto" w:fill="auto"/>
          </w:tcPr>
          <w:p w14:paraId="148139D0" w14:textId="77777777" w:rsidR="00583A08" w:rsidRPr="00CB629B" w:rsidRDefault="00583A08" w:rsidP="00B338F6">
            <w:pPr>
              <w:rPr>
                <w:b/>
              </w:rPr>
            </w:pPr>
            <w:r w:rsidRPr="00CB629B">
              <w:rPr>
                <w:b/>
              </w:rPr>
              <w:t>Preterm birth</w:t>
            </w:r>
          </w:p>
        </w:tc>
        <w:tc>
          <w:tcPr>
            <w:tcW w:w="2070" w:type="dxa"/>
          </w:tcPr>
          <w:p w14:paraId="3C93A592" w14:textId="77777777" w:rsidR="00583A08" w:rsidRPr="00F076FB" w:rsidRDefault="00583A08" w:rsidP="00B338F6"/>
        </w:tc>
        <w:tc>
          <w:tcPr>
            <w:tcW w:w="1980" w:type="dxa"/>
          </w:tcPr>
          <w:p w14:paraId="0743B70C" w14:textId="77777777" w:rsidR="00583A08" w:rsidRPr="00F076FB" w:rsidRDefault="00583A08" w:rsidP="00B338F6"/>
        </w:tc>
        <w:tc>
          <w:tcPr>
            <w:tcW w:w="1980" w:type="dxa"/>
          </w:tcPr>
          <w:p w14:paraId="4BD1F524" w14:textId="77777777" w:rsidR="00583A08" w:rsidRPr="00F076FB" w:rsidRDefault="00583A08" w:rsidP="00B338F6"/>
        </w:tc>
        <w:tc>
          <w:tcPr>
            <w:tcW w:w="1980" w:type="dxa"/>
          </w:tcPr>
          <w:p w14:paraId="50B63F3E" w14:textId="77777777" w:rsidR="00583A08" w:rsidRPr="00F076FB" w:rsidRDefault="00583A08" w:rsidP="00B338F6"/>
        </w:tc>
        <w:tc>
          <w:tcPr>
            <w:tcW w:w="2070" w:type="dxa"/>
          </w:tcPr>
          <w:p w14:paraId="7AA50D34" w14:textId="77777777" w:rsidR="00583A08" w:rsidRPr="00F076FB" w:rsidRDefault="00583A08" w:rsidP="00B338F6"/>
        </w:tc>
        <w:tc>
          <w:tcPr>
            <w:tcW w:w="2160" w:type="dxa"/>
          </w:tcPr>
          <w:p w14:paraId="28F8825F" w14:textId="77777777" w:rsidR="00583A08" w:rsidRPr="00F076FB" w:rsidRDefault="00583A08" w:rsidP="00B338F6"/>
        </w:tc>
      </w:tr>
      <w:tr w:rsidR="00583A08" w:rsidRPr="00F076FB" w14:paraId="1C2DB576" w14:textId="77777777" w:rsidTr="00B338F6">
        <w:tc>
          <w:tcPr>
            <w:tcW w:w="2695" w:type="dxa"/>
            <w:shd w:val="clear" w:color="auto" w:fill="auto"/>
          </w:tcPr>
          <w:p w14:paraId="180E783C" w14:textId="77777777" w:rsidR="00583A08" w:rsidRPr="009E50A5" w:rsidRDefault="00583A08" w:rsidP="00B338F6">
            <w:r w:rsidRPr="009E50A5">
              <w:t>Any &lt;37 weeks</w:t>
            </w:r>
          </w:p>
        </w:tc>
        <w:tc>
          <w:tcPr>
            <w:tcW w:w="2070" w:type="dxa"/>
          </w:tcPr>
          <w:p w14:paraId="7E275B67" w14:textId="77777777" w:rsidR="00583A08" w:rsidRPr="00F076FB" w:rsidRDefault="00583A08" w:rsidP="00B338F6">
            <w:r>
              <w:t>368,438 (6.5)</w:t>
            </w:r>
          </w:p>
        </w:tc>
        <w:tc>
          <w:tcPr>
            <w:tcW w:w="1980" w:type="dxa"/>
          </w:tcPr>
          <w:p w14:paraId="46EA74CE" w14:textId="77777777" w:rsidR="00583A08" w:rsidRDefault="00583A08" w:rsidP="00B338F6">
            <w:r>
              <w:t>12,323 (9.7)</w:t>
            </w:r>
          </w:p>
        </w:tc>
        <w:tc>
          <w:tcPr>
            <w:tcW w:w="1980" w:type="dxa"/>
          </w:tcPr>
          <w:p w14:paraId="2B8FDC60" w14:textId="77777777" w:rsidR="00583A08" w:rsidRPr="00F076FB" w:rsidRDefault="00583A08" w:rsidP="00B338F6">
            <w:r>
              <w:t>8,178 (9.20</w:t>
            </w:r>
          </w:p>
        </w:tc>
        <w:tc>
          <w:tcPr>
            <w:tcW w:w="1980" w:type="dxa"/>
          </w:tcPr>
          <w:p w14:paraId="49062B09" w14:textId="77777777" w:rsidR="00583A08" w:rsidRPr="00F076FB" w:rsidRDefault="00583A08" w:rsidP="00B338F6">
            <w:r>
              <w:t>3,202 (10.7)</w:t>
            </w:r>
          </w:p>
        </w:tc>
        <w:tc>
          <w:tcPr>
            <w:tcW w:w="2070" w:type="dxa"/>
          </w:tcPr>
          <w:p w14:paraId="0CADE226" w14:textId="77777777" w:rsidR="00583A08" w:rsidRPr="00F076FB" w:rsidRDefault="00583A08" w:rsidP="00B338F6">
            <w:r>
              <w:t>641 (12.0)</w:t>
            </w:r>
          </w:p>
        </w:tc>
        <w:tc>
          <w:tcPr>
            <w:tcW w:w="2160" w:type="dxa"/>
          </w:tcPr>
          <w:p w14:paraId="05C9722C" w14:textId="77777777" w:rsidR="00583A08" w:rsidRPr="00F076FB" w:rsidRDefault="00583A08" w:rsidP="00B338F6">
            <w:r>
              <w:t>302 (15.1)</w:t>
            </w:r>
          </w:p>
        </w:tc>
      </w:tr>
      <w:tr w:rsidR="00583A08" w:rsidRPr="00F076FB" w14:paraId="7478476A" w14:textId="77777777" w:rsidTr="00B338F6">
        <w:tc>
          <w:tcPr>
            <w:tcW w:w="2695" w:type="dxa"/>
            <w:shd w:val="clear" w:color="auto" w:fill="auto"/>
          </w:tcPr>
          <w:p w14:paraId="2097418B" w14:textId="77777777" w:rsidR="00583A08" w:rsidRPr="009E50A5" w:rsidRDefault="00583A08" w:rsidP="00B338F6"/>
        </w:tc>
        <w:tc>
          <w:tcPr>
            <w:tcW w:w="2070" w:type="dxa"/>
          </w:tcPr>
          <w:p w14:paraId="65BA2485" w14:textId="77777777" w:rsidR="00583A08" w:rsidRPr="00F076FB" w:rsidRDefault="00583A08" w:rsidP="00B338F6"/>
        </w:tc>
        <w:tc>
          <w:tcPr>
            <w:tcW w:w="1980" w:type="dxa"/>
          </w:tcPr>
          <w:p w14:paraId="3117F6E8" w14:textId="77777777" w:rsidR="00583A08" w:rsidRPr="00F076FB" w:rsidRDefault="00583A08" w:rsidP="00B338F6">
            <w:r>
              <w:t>1.5 (1.5, 1.6)</w:t>
            </w:r>
          </w:p>
        </w:tc>
        <w:tc>
          <w:tcPr>
            <w:tcW w:w="1980" w:type="dxa"/>
          </w:tcPr>
          <w:p w14:paraId="7F67EE08" w14:textId="77777777" w:rsidR="00583A08" w:rsidRPr="00F076FB" w:rsidRDefault="00583A08" w:rsidP="00B338F6">
            <w:r>
              <w:t>1.5 (1.4, 1.5)</w:t>
            </w:r>
          </w:p>
        </w:tc>
        <w:tc>
          <w:tcPr>
            <w:tcW w:w="1980" w:type="dxa"/>
          </w:tcPr>
          <w:p w14:paraId="51239B3F" w14:textId="77777777" w:rsidR="00583A08" w:rsidRPr="00F076FB" w:rsidRDefault="00583A08" w:rsidP="00B338F6">
            <w:r>
              <w:t>1.7 (1.7, 1.8)</w:t>
            </w:r>
          </w:p>
        </w:tc>
        <w:tc>
          <w:tcPr>
            <w:tcW w:w="2070" w:type="dxa"/>
          </w:tcPr>
          <w:p w14:paraId="5E07A0EB" w14:textId="77777777" w:rsidR="00583A08" w:rsidRPr="00F076FB" w:rsidRDefault="00583A08" w:rsidP="00B338F6">
            <w:r>
              <w:t>2.0 (1.8, 2.1)</w:t>
            </w:r>
          </w:p>
        </w:tc>
        <w:tc>
          <w:tcPr>
            <w:tcW w:w="2160" w:type="dxa"/>
          </w:tcPr>
          <w:p w14:paraId="65B539D3" w14:textId="77777777" w:rsidR="00583A08" w:rsidRPr="00F076FB" w:rsidRDefault="00583A08" w:rsidP="00B338F6">
            <w:r>
              <w:t>2.6 (2.3, 2.9)</w:t>
            </w:r>
          </w:p>
        </w:tc>
      </w:tr>
      <w:tr w:rsidR="00583A08" w:rsidRPr="00F076FB" w14:paraId="219FF575" w14:textId="77777777" w:rsidTr="00B338F6">
        <w:tc>
          <w:tcPr>
            <w:tcW w:w="2695" w:type="dxa"/>
            <w:shd w:val="clear" w:color="auto" w:fill="auto"/>
          </w:tcPr>
          <w:p w14:paraId="45589FB3" w14:textId="77777777" w:rsidR="00583A08" w:rsidRPr="009E50A5" w:rsidRDefault="00583A08" w:rsidP="00B338F6">
            <w:r w:rsidRPr="009E50A5">
              <w:rPr>
                <w:rFonts w:cstheme="minorHAnsi"/>
              </w:rPr>
              <w:t>≥</w:t>
            </w:r>
            <w:r w:rsidRPr="009E50A5">
              <w:t>37 weeks</w:t>
            </w:r>
          </w:p>
        </w:tc>
        <w:tc>
          <w:tcPr>
            <w:tcW w:w="2070" w:type="dxa"/>
          </w:tcPr>
          <w:p w14:paraId="73F368F8" w14:textId="77777777" w:rsidR="00583A08" w:rsidRPr="00F076FB" w:rsidRDefault="00583A08" w:rsidP="00B338F6">
            <w:r>
              <w:t>5,333,614 (93.4)</w:t>
            </w:r>
          </w:p>
        </w:tc>
        <w:tc>
          <w:tcPr>
            <w:tcW w:w="1980" w:type="dxa"/>
          </w:tcPr>
          <w:p w14:paraId="5C0EF538" w14:textId="77777777" w:rsidR="00583A08" w:rsidRDefault="00583A08" w:rsidP="00B338F6">
            <w:r>
              <w:t>114,026 (90.1)</w:t>
            </w:r>
          </w:p>
        </w:tc>
        <w:tc>
          <w:tcPr>
            <w:tcW w:w="1980" w:type="dxa"/>
          </w:tcPr>
          <w:p w14:paraId="44E23A63" w14:textId="77777777" w:rsidR="00583A08" w:rsidRPr="00F076FB" w:rsidRDefault="00583A08" w:rsidP="00B338F6">
            <w:r>
              <w:t>81,019 (90.7)</w:t>
            </w:r>
          </w:p>
        </w:tc>
        <w:tc>
          <w:tcPr>
            <w:tcW w:w="1980" w:type="dxa"/>
          </w:tcPr>
          <w:p w14:paraId="35E6C806" w14:textId="77777777" w:rsidR="00583A08" w:rsidRPr="00F076FB" w:rsidRDefault="00583A08" w:rsidP="00B338F6">
            <w:r>
              <w:t>26,612 (89.2)</w:t>
            </w:r>
          </w:p>
        </w:tc>
        <w:tc>
          <w:tcPr>
            <w:tcW w:w="2070" w:type="dxa"/>
          </w:tcPr>
          <w:p w14:paraId="719462C5" w14:textId="77777777" w:rsidR="00583A08" w:rsidRPr="00F076FB" w:rsidRDefault="00583A08" w:rsidP="00B338F6">
            <w:r>
              <w:t>4,704 (87.8)</w:t>
            </w:r>
          </w:p>
        </w:tc>
        <w:tc>
          <w:tcPr>
            <w:tcW w:w="2160" w:type="dxa"/>
          </w:tcPr>
          <w:p w14:paraId="649E228A" w14:textId="77777777" w:rsidR="00583A08" w:rsidRPr="00F076FB" w:rsidRDefault="00583A08" w:rsidP="00B338F6">
            <w:r>
              <w:t>1,691 (84.5)</w:t>
            </w:r>
          </w:p>
        </w:tc>
      </w:tr>
      <w:tr w:rsidR="00583A08" w:rsidRPr="00F076FB" w14:paraId="6F2C5D74" w14:textId="77777777" w:rsidTr="00B338F6">
        <w:tc>
          <w:tcPr>
            <w:tcW w:w="2695" w:type="dxa"/>
            <w:shd w:val="clear" w:color="auto" w:fill="auto"/>
          </w:tcPr>
          <w:p w14:paraId="10983D82" w14:textId="77777777" w:rsidR="00583A08" w:rsidRPr="009E50A5" w:rsidRDefault="00583A08" w:rsidP="00B338F6">
            <w:pPr>
              <w:rPr>
                <w:rFonts w:cstheme="minorHAnsi"/>
              </w:rPr>
            </w:pPr>
          </w:p>
        </w:tc>
        <w:tc>
          <w:tcPr>
            <w:tcW w:w="2070" w:type="dxa"/>
          </w:tcPr>
          <w:p w14:paraId="3B7C59F3" w14:textId="77777777" w:rsidR="00583A08" w:rsidRPr="00F076FB" w:rsidRDefault="00583A08" w:rsidP="00B338F6">
            <w:r>
              <w:t>Reference</w:t>
            </w:r>
          </w:p>
        </w:tc>
        <w:tc>
          <w:tcPr>
            <w:tcW w:w="1980" w:type="dxa"/>
          </w:tcPr>
          <w:p w14:paraId="2C93A22F" w14:textId="77777777" w:rsidR="00583A08" w:rsidRPr="00F076FB" w:rsidRDefault="00583A08" w:rsidP="00B338F6"/>
        </w:tc>
        <w:tc>
          <w:tcPr>
            <w:tcW w:w="1980" w:type="dxa"/>
          </w:tcPr>
          <w:p w14:paraId="36C1B5EC" w14:textId="77777777" w:rsidR="00583A08" w:rsidRPr="00F076FB" w:rsidRDefault="00583A08" w:rsidP="00B338F6"/>
        </w:tc>
        <w:tc>
          <w:tcPr>
            <w:tcW w:w="1980" w:type="dxa"/>
          </w:tcPr>
          <w:p w14:paraId="406CF833" w14:textId="77777777" w:rsidR="00583A08" w:rsidRPr="00F076FB" w:rsidRDefault="00583A08" w:rsidP="00B338F6"/>
        </w:tc>
        <w:tc>
          <w:tcPr>
            <w:tcW w:w="2070" w:type="dxa"/>
          </w:tcPr>
          <w:p w14:paraId="2F7A91B9" w14:textId="77777777" w:rsidR="00583A08" w:rsidRPr="00F076FB" w:rsidRDefault="00583A08" w:rsidP="00B338F6"/>
        </w:tc>
        <w:tc>
          <w:tcPr>
            <w:tcW w:w="2160" w:type="dxa"/>
          </w:tcPr>
          <w:p w14:paraId="0C352DD8" w14:textId="77777777" w:rsidR="00583A08" w:rsidRPr="00F076FB" w:rsidRDefault="00583A08" w:rsidP="00B338F6"/>
        </w:tc>
      </w:tr>
      <w:tr w:rsidR="00583A08" w:rsidRPr="00F076FB" w14:paraId="24302352" w14:textId="77777777" w:rsidTr="00B338F6">
        <w:tc>
          <w:tcPr>
            <w:tcW w:w="2695" w:type="dxa"/>
            <w:shd w:val="clear" w:color="auto" w:fill="auto"/>
          </w:tcPr>
          <w:p w14:paraId="140A2EDE" w14:textId="77777777" w:rsidR="00583A08" w:rsidRPr="00382120" w:rsidRDefault="00583A08" w:rsidP="00B338F6">
            <w:pPr>
              <w:rPr>
                <w:rFonts w:cstheme="minorHAnsi"/>
                <w:b/>
                <w:vertAlign w:val="superscript"/>
              </w:rPr>
            </w:pPr>
            <w:r>
              <w:rPr>
                <w:rFonts w:cstheme="minorHAnsi"/>
                <w:b/>
              </w:rPr>
              <w:t>Small for gestational age</w:t>
            </w:r>
            <w:r>
              <w:rPr>
                <w:rFonts w:cstheme="minorHAnsi"/>
                <w:b/>
                <w:vertAlign w:val="superscript"/>
              </w:rPr>
              <w:t>e</w:t>
            </w:r>
          </w:p>
        </w:tc>
        <w:tc>
          <w:tcPr>
            <w:tcW w:w="2070" w:type="dxa"/>
          </w:tcPr>
          <w:p w14:paraId="65B4BAB6" w14:textId="77777777" w:rsidR="00583A08" w:rsidRDefault="00583A08" w:rsidP="00B338F6">
            <w:r>
              <w:t>488,369 (8.6)</w:t>
            </w:r>
          </w:p>
        </w:tc>
        <w:tc>
          <w:tcPr>
            <w:tcW w:w="1980" w:type="dxa"/>
          </w:tcPr>
          <w:p w14:paraId="616BBD92" w14:textId="77777777" w:rsidR="00583A08" w:rsidRPr="00F076FB" w:rsidRDefault="00583A08" w:rsidP="00B338F6">
            <w:r>
              <w:t>11,056 (8.7)</w:t>
            </w:r>
          </w:p>
        </w:tc>
        <w:tc>
          <w:tcPr>
            <w:tcW w:w="1980" w:type="dxa"/>
          </w:tcPr>
          <w:p w14:paraId="7D5461A0" w14:textId="77777777" w:rsidR="00583A08" w:rsidRPr="00F076FB" w:rsidRDefault="00583A08" w:rsidP="00B338F6">
            <w:r>
              <w:t>7,622 (8.5)</w:t>
            </w:r>
          </w:p>
        </w:tc>
        <w:tc>
          <w:tcPr>
            <w:tcW w:w="1980" w:type="dxa"/>
          </w:tcPr>
          <w:p w14:paraId="2932444B" w14:textId="77777777" w:rsidR="00583A08" w:rsidRPr="00F076FB" w:rsidRDefault="00583A08" w:rsidP="00B338F6">
            <w:r>
              <w:t>2,546 (8.5)</w:t>
            </w:r>
          </w:p>
        </w:tc>
        <w:tc>
          <w:tcPr>
            <w:tcW w:w="2070" w:type="dxa"/>
          </w:tcPr>
          <w:p w14:paraId="0872ACD1" w14:textId="77777777" w:rsidR="00583A08" w:rsidRPr="00F076FB" w:rsidRDefault="00583A08" w:rsidP="00B338F6">
            <w:r>
              <w:t>616 (11.5)</w:t>
            </w:r>
          </w:p>
        </w:tc>
        <w:tc>
          <w:tcPr>
            <w:tcW w:w="2160" w:type="dxa"/>
          </w:tcPr>
          <w:p w14:paraId="325C90EA" w14:textId="77777777" w:rsidR="00583A08" w:rsidRPr="00F076FB" w:rsidRDefault="00583A08" w:rsidP="00B338F6">
            <w:r>
              <w:t>272 (13.6)</w:t>
            </w:r>
          </w:p>
        </w:tc>
      </w:tr>
      <w:tr w:rsidR="00583A08" w:rsidRPr="00F076FB" w14:paraId="3C860287" w14:textId="77777777" w:rsidTr="00B338F6">
        <w:tc>
          <w:tcPr>
            <w:tcW w:w="2695" w:type="dxa"/>
            <w:shd w:val="clear" w:color="auto" w:fill="auto"/>
          </w:tcPr>
          <w:p w14:paraId="65C7D11C" w14:textId="77777777" w:rsidR="00583A08" w:rsidRPr="00D44A35" w:rsidRDefault="00583A08" w:rsidP="00B338F6">
            <w:pPr>
              <w:rPr>
                <w:rFonts w:cstheme="minorHAnsi"/>
              </w:rPr>
            </w:pPr>
          </w:p>
        </w:tc>
        <w:tc>
          <w:tcPr>
            <w:tcW w:w="2070" w:type="dxa"/>
          </w:tcPr>
          <w:p w14:paraId="3DAE1496" w14:textId="77777777" w:rsidR="00583A08" w:rsidRDefault="00583A08" w:rsidP="00B338F6"/>
        </w:tc>
        <w:tc>
          <w:tcPr>
            <w:tcW w:w="1980" w:type="dxa"/>
          </w:tcPr>
          <w:p w14:paraId="5A588A2B" w14:textId="77777777" w:rsidR="00583A08" w:rsidRPr="00056C42" w:rsidRDefault="00583A08" w:rsidP="00B338F6">
            <w:pPr>
              <w:rPr>
                <w:vertAlign w:val="superscript"/>
              </w:rPr>
            </w:pPr>
            <w:r>
              <w:t>1.02 (1.0, 1.0)</w:t>
            </w:r>
            <w:r w:rsidRPr="00056C42">
              <w:rPr>
                <w:vertAlign w:val="superscript"/>
              </w:rPr>
              <w:t>a</w:t>
            </w:r>
          </w:p>
        </w:tc>
        <w:tc>
          <w:tcPr>
            <w:tcW w:w="1980" w:type="dxa"/>
          </w:tcPr>
          <w:p w14:paraId="11B97EFF" w14:textId="77777777" w:rsidR="00583A08" w:rsidRPr="00F076FB" w:rsidRDefault="00583A08" w:rsidP="00B338F6">
            <w:r>
              <w:t>1.0 (1.0, 1.0)</w:t>
            </w:r>
          </w:p>
        </w:tc>
        <w:tc>
          <w:tcPr>
            <w:tcW w:w="1980" w:type="dxa"/>
          </w:tcPr>
          <w:p w14:paraId="1449BB48" w14:textId="77777777" w:rsidR="00583A08" w:rsidRPr="00F076FB" w:rsidRDefault="00583A08" w:rsidP="00B338F6">
            <w:r>
              <w:t>1.0 (1.0, 1.0)</w:t>
            </w:r>
          </w:p>
        </w:tc>
        <w:tc>
          <w:tcPr>
            <w:tcW w:w="2070" w:type="dxa"/>
          </w:tcPr>
          <w:p w14:paraId="6BA266EF" w14:textId="77777777" w:rsidR="00583A08" w:rsidRPr="00F076FB" w:rsidRDefault="00583A08" w:rsidP="00B338F6">
            <w:r>
              <w:t>1.4 (1.3, 1.5)</w:t>
            </w:r>
          </w:p>
        </w:tc>
        <w:tc>
          <w:tcPr>
            <w:tcW w:w="2160" w:type="dxa"/>
          </w:tcPr>
          <w:p w14:paraId="5053DE5A" w14:textId="77777777" w:rsidR="00583A08" w:rsidRPr="00F076FB" w:rsidRDefault="00583A08" w:rsidP="00B338F6">
            <w:r>
              <w:t>1.7 (1.5, 1.9)</w:t>
            </w:r>
          </w:p>
        </w:tc>
      </w:tr>
      <w:tr w:rsidR="00583A08" w:rsidRPr="00F076FB" w14:paraId="53714151" w14:textId="77777777" w:rsidTr="00B338F6">
        <w:tc>
          <w:tcPr>
            <w:tcW w:w="2695" w:type="dxa"/>
          </w:tcPr>
          <w:p w14:paraId="7C1BDB18" w14:textId="77777777" w:rsidR="00583A08" w:rsidRPr="00F076FB" w:rsidRDefault="00583A08" w:rsidP="00B338F6">
            <w:pPr>
              <w:rPr>
                <w:b/>
                <w:u w:val="single"/>
              </w:rPr>
            </w:pPr>
            <w:r>
              <w:rPr>
                <w:b/>
                <w:u w:val="single"/>
              </w:rPr>
              <w:t>Birthing person</w:t>
            </w:r>
            <w:r w:rsidRPr="00F076FB">
              <w:rPr>
                <w:b/>
                <w:u w:val="single"/>
              </w:rPr>
              <w:t xml:space="preserve"> </w:t>
            </w:r>
            <w:r>
              <w:rPr>
                <w:b/>
                <w:u w:val="single"/>
              </w:rPr>
              <w:t>sociodemographic factors</w:t>
            </w:r>
          </w:p>
        </w:tc>
        <w:tc>
          <w:tcPr>
            <w:tcW w:w="2070" w:type="dxa"/>
          </w:tcPr>
          <w:p w14:paraId="53B110B1" w14:textId="77777777" w:rsidR="00583A08" w:rsidRPr="00F076FB" w:rsidRDefault="00583A08" w:rsidP="00B338F6"/>
        </w:tc>
        <w:tc>
          <w:tcPr>
            <w:tcW w:w="1980" w:type="dxa"/>
          </w:tcPr>
          <w:p w14:paraId="4ADA4292" w14:textId="77777777" w:rsidR="00583A08" w:rsidRPr="00F076FB" w:rsidRDefault="00583A08" w:rsidP="00B338F6"/>
        </w:tc>
        <w:tc>
          <w:tcPr>
            <w:tcW w:w="1980" w:type="dxa"/>
          </w:tcPr>
          <w:p w14:paraId="3238C6F0" w14:textId="77777777" w:rsidR="00583A08" w:rsidRPr="00F076FB" w:rsidRDefault="00583A08" w:rsidP="00B338F6"/>
        </w:tc>
        <w:tc>
          <w:tcPr>
            <w:tcW w:w="1980" w:type="dxa"/>
          </w:tcPr>
          <w:p w14:paraId="4734AE3E" w14:textId="77777777" w:rsidR="00583A08" w:rsidRPr="00F076FB" w:rsidRDefault="00583A08" w:rsidP="00B338F6"/>
        </w:tc>
        <w:tc>
          <w:tcPr>
            <w:tcW w:w="2070" w:type="dxa"/>
          </w:tcPr>
          <w:p w14:paraId="4B0D5E2F" w14:textId="77777777" w:rsidR="00583A08" w:rsidRPr="00F076FB" w:rsidRDefault="00583A08" w:rsidP="00B338F6"/>
        </w:tc>
        <w:tc>
          <w:tcPr>
            <w:tcW w:w="2160" w:type="dxa"/>
          </w:tcPr>
          <w:p w14:paraId="5AE30CDC" w14:textId="77777777" w:rsidR="00583A08" w:rsidRPr="00F076FB" w:rsidRDefault="00583A08" w:rsidP="00B338F6"/>
        </w:tc>
      </w:tr>
      <w:tr w:rsidR="00583A08" w:rsidRPr="00F076FB" w14:paraId="319CC756" w14:textId="77777777" w:rsidTr="00B338F6">
        <w:tc>
          <w:tcPr>
            <w:tcW w:w="2695" w:type="dxa"/>
            <w:shd w:val="clear" w:color="auto" w:fill="auto"/>
          </w:tcPr>
          <w:p w14:paraId="3AE3A1C2" w14:textId="77777777" w:rsidR="00583A08" w:rsidRPr="00F076FB" w:rsidRDefault="00583A08" w:rsidP="00B338F6">
            <w:pPr>
              <w:rPr>
                <w:b/>
              </w:rPr>
            </w:pPr>
            <w:r w:rsidRPr="00F076FB">
              <w:rPr>
                <w:b/>
              </w:rPr>
              <w:t>Rac</w:t>
            </w:r>
            <w:r>
              <w:rPr>
                <w:b/>
              </w:rPr>
              <w:t>ial</w:t>
            </w:r>
            <w:r w:rsidRPr="00F076FB">
              <w:rPr>
                <w:b/>
              </w:rPr>
              <w:t>/ethnic</w:t>
            </w:r>
            <w:r>
              <w:rPr>
                <w:b/>
              </w:rPr>
              <w:t xml:space="preserve"> group</w:t>
            </w:r>
            <w:r w:rsidRPr="00E940D3">
              <w:rPr>
                <w:bCs/>
                <w:vertAlign w:val="superscript"/>
              </w:rPr>
              <w:t>e</w:t>
            </w:r>
          </w:p>
        </w:tc>
        <w:tc>
          <w:tcPr>
            <w:tcW w:w="2070" w:type="dxa"/>
            <w:shd w:val="clear" w:color="auto" w:fill="auto"/>
          </w:tcPr>
          <w:p w14:paraId="49C16771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1BAA3D55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6CFFB334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288ABD1D" w14:textId="77777777" w:rsidR="00583A08" w:rsidRPr="00F076FB" w:rsidRDefault="00583A08" w:rsidP="00B338F6"/>
        </w:tc>
        <w:tc>
          <w:tcPr>
            <w:tcW w:w="2070" w:type="dxa"/>
            <w:shd w:val="clear" w:color="auto" w:fill="auto"/>
          </w:tcPr>
          <w:p w14:paraId="6D85D8AD" w14:textId="77777777" w:rsidR="00583A08" w:rsidRPr="00F076FB" w:rsidRDefault="00583A08" w:rsidP="00B338F6"/>
        </w:tc>
        <w:tc>
          <w:tcPr>
            <w:tcW w:w="2160" w:type="dxa"/>
            <w:shd w:val="clear" w:color="auto" w:fill="auto"/>
          </w:tcPr>
          <w:p w14:paraId="42D64834" w14:textId="77777777" w:rsidR="00583A08" w:rsidRPr="00F076FB" w:rsidRDefault="00583A08" w:rsidP="00B338F6"/>
        </w:tc>
      </w:tr>
      <w:tr w:rsidR="00583A08" w:rsidRPr="00F076FB" w14:paraId="6647AC96" w14:textId="77777777" w:rsidTr="00B338F6">
        <w:tc>
          <w:tcPr>
            <w:tcW w:w="2695" w:type="dxa"/>
            <w:shd w:val="clear" w:color="auto" w:fill="auto"/>
          </w:tcPr>
          <w:p w14:paraId="6697FCEA" w14:textId="77777777" w:rsidR="00583A08" w:rsidRPr="00F076FB" w:rsidRDefault="00583A08" w:rsidP="00B338F6">
            <w:r w:rsidRPr="00F076FB">
              <w:t>Hispanic</w:t>
            </w:r>
          </w:p>
        </w:tc>
        <w:tc>
          <w:tcPr>
            <w:tcW w:w="2070" w:type="dxa"/>
            <w:shd w:val="clear" w:color="auto" w:fill="auto"/>
          </w:tcPr>
          <w:p w14:paraId="6FCE9291" w14:textId="77777777" w:rsidR="00583A08" w:rsidRPr="00F076FB" w:rsidRDefault="00583A08" w:rsidP="00B338F6">
            <w:r>
              <w:t>2,883,225 (50.5)</w:t>
            </w:r>
          </w:p>
        </w:tc>
        <w:tc>
          <w:tcPr>
            <w:tcW w:w="1980" w:type="dxa"/>
            <w:shd w:val="clear" w:color="auto" w:fill="auto"/>
          </w:tcPr>
          <w:p w14:paraId="62D9C4A7" w14:textId="77777777" w:rsidR="00583A08" w:rsidRPr="00F076FB" w:rsidRDefault="00583A08" w:rsidP="00B338F6">
            <w:r>
              <w:t>45,874 (36.3)</w:t>
            </w:r>
          </w:p>
        </w:tc>
        <w:tc>
          <w:tcPr>
            <w:tcW w:w="1980" w:type="dxa"/>
            <w:shd w:val="clear" w:color="auto" w:fill="auto"/>
          </w:tcPr>
          <w:p w14:paraId="575A1DCC" w14:textId="77777777" w:rsidR="00583A08" w:rsidRPr="00F076FB" w:rsidRDefault="00583A08" w:rsidP="00B338F6">
            <w:r>
              <w:t>33,596 (37.6)</w:t>
            </w:r>
          </w:p>
        </w:tc>
        <w:tc>
          <w:tcPr>
            <w:tcW w:w="1980" w:type="dxa"/>
            <w:shd w:val="clear" w:color="auto" w:fill="auto"/>
          </w:tcPr>
          <w:p w14:paraId="373600DD" w14:textId="77777777" w:rsidR="00583A08" w:rsidRPr="00F076FB" w:rsidRDefault="00583A08" w:rsidP="00B338F6">
            <w:r>
              <w:t>10,109 (33.9)</w:t>
            </w:r>
          </w:p>
        </w:tc>
        <w:tc>
          <w:tcPr>
            <w:tcW w:w="2070" w:type="dxa"/>
            <w:shd w:val="clear" w:color="auto" w:fill="auto"/>
          </w:tcPr>
          <w:p w14:paraId="2DCBEB63" w14:textId="77777777" w:rsidR="00583A08" w:rsidRPr="00F076FB" w:rsidRDefault="00583A08" w:rsidP="00B338F6">
            <w:r>
              <w:t>1,542 (28.8)</w:t>
            </w:r>
          </w:p>
        </w:tc>
        <w:tc>
          <w:tcPr>
            <w:tcW w:w="2160" w:type="dxa"/>
            <w:shd w:val="clear" w:color="auto" w:fill="auto"/>
          </w:tcPr>
          <w:p w14:paraId="03120B49" w14:textId="77777777" w:rsidR="00583A08" w:rsidRPr="00F076FB" w:rsidRDefault="00583A08" w:rsidP="00B338F6">
            <w:r>
              <w:t>627 (31.3)</w:t>
            </w:r>
          </w:p>
        </w:tc>
      </w:tr>
      <w:tr w:rsidR="00583A08" w:rsidRPr="00F076FB" w14:paraId="069BC457" w14:textId="77777777" w:rsidTr="00B338F6">
        <w:tc>
          <w:tcPr>
            <w:tcW w:w="2695" w:type="dxa"/>
            <w:shd w:val="clear" w:color="auto" w:fill="auto"/>
          </w:tcPr>
          <w:p w14:paraId="66B4D1C1" w14:textId="77777777" w:rsidR="00583A08" w:rsidRPr="00F076FB" w:rsidRDefault="00583A08" w:rsidP="00B338F6"/>
        </w:tc>
        <w:tc>
          <w:tcPr>
            <w:tcW w:w="2070" w:type="dxa"/>
            <w:shd w:val="clear" w:color="auto" w:fill="auto"/>
          </w:tcPr>
          <w:p w14:paraId="41DFD319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42B234D5" w14:textId="77777777" w:rsidR="00583A08" w:rsidRPr="00F076FB" w:rsidRDefault="00583A08" w:rsidP="00B338F6">
            <w:r>
              <w:t>0.6 (0.6, 0.6)</w:t>
            </w:r>
          </w:p>
        </w:tc>
        <w:tc>
          <w:tcPr>
            <w:tcW w:w="1980" w:type="dxa"/>
            <w:shd w:val="clear" w:color="auto" w:fill="auto"/>
          </w:tcPr>
          <w:p w14:paraId="49A1A58C" w14:textId="77777777" w:rsidR="00583A08" w:rsidRPr="00F076FB" w:rsidRDefault="00583A08" w:rsidP="00B338F6">
            <w:r>
              <w:t>0.6 (0.6, 0.6)</w:t>
            </w:r>
          </w:p>
        </w:tc>
        <w:tc>
          <w:tcPr>
            <w:tcW w:w="1980" w:type="dxa"/>
            <w:shd w:val="clear" w:color="auto" w:fill="auto"/>
          </w:tcPr>
          <w:p w14:paraId="5958C15A" w14:textId="77777777" w:rsidR="00583A08" w:rsidRPr="00F076FB" w:rsidRDefault="00583A08" w:rsidP="00B338F6">
            <w:r>
              <w:t>0.5 (0.5, 0.5)</w:t>
            </w:r>
          </w:p>
        </w:tc>
        <w:tc>
          <w:tcPr>
            <w:tcW w:w="2070" w:type="dxa"/>
            <w:shd w:val="clear" w:color="auto" w:fill="auto"/>
          </w:tcPr>
          <w:p w14:paraId="3CFE7D33" w14:textId="77777777" w:rsidR="00583A08" w:rsidRPr="00F076FB" w:rsidRDefault="00583A08" w:rsidP="00B338F6">
            <w:r>
              <w:t>0.4 (0.4, 0.4)</w:t>
            </w:r>
          </w:p>
        </w:tc>
        <w:tc>
          <w:tcPr>
            <w:tcW w:w="2160" w:type="dxa"/>
            <w:shd w:val="clear" w:color="auto" w:fill="auto"/>
          </w:tcPr>
          <w:p w14:paraId="0A15EFC3" w14:textId="77777777" w:rsidR="00583A08" w:rsidRPr="00F076FB" w:rsidRDefault="00583A08" w:rsidP="00B338F6">
            <w:r>
              <w:t>0.4 (0.4, 0.5)</w:t>
            </w:r>
          </w:p>
        </w:tc>
      </w:tr>
      <w:tr w:rsidR="00583A08" w:rsidRPr="00F076FB" w14:paraId="387C333A" w14:textId="77777777" w:rsidTr="00B338F6">
        <w:tc>
          <w:tcPr>
            <w:tcW w:w="2695" w:type="dxa"/>
            <w:shd w:val="clear" w:color="auto" w:fill="auto"/>
          </w:tcPr>
          <w:p w14:paraId="20C7EF6F" w14:textId="77777777" w:rsidR="00583A08" w:rsidRPr="00F076FB" w:rsidRDefault="00583A08" w:rsidP="00B338F6">
            <w:r w:rsidRPr="00F076FB">
              <w:t>Non-Hispanic</w:t>
            </w:r>
          </w:p>
        </w:tc>
        <w:tc>
          <w:tcPr>
            <w:tcW w:w="2070" w:type="dxa"/>
            <w:shd w:val="clear" w:color="auto" w:fill="auto"/>
          </w:tcPr>
          <w:p w14:paraId="31394726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7D6B3DC4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162D748D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68DD11DF" w14:textId="77777777" w:rsidR="00583A08" w:rsidRPr="00F076FB" w:rsidRDefault="00583A08" w:rsidP="00B338F6"/>
        </w:tc>
        <w:tc>
          <w:tcPr>
            <w:tcW w:w="2070" w:type="dxa"/>
            <w:shd w:val="clear" w:color="auto" w:fill="auto"/>
          </w:tcPr>
          <w:p w14:paraId="04039140" w14:textId="77777777" w:rsidR="00583A08" w:rsidRPr="00F076FB" w:rsidRDefault="00583A08" w:rsidP="00B338F6"/>
        </w:tc>
        <w:tc>
          <w:tcPr>
            <w:tcW w:w="2160" w:type="dxa"/>
            <w:shd w:val="clear" w:color="auto" w:fill="auto"/>
          </w:tcPr>
          <w:p w14:paraId="17E7F3AF" w14:textId="77777777" w:rsidR="00583A08" w:rsidRPr="00F076FB" w:rsidRDefault="00583A08" w:rsidP="00B338F6"/>
        </w:tc>
      </w:tr>
      <w:tr w:rsidR="00583A08" w:rsidRPr="00F076FB" w14:paraId="5F9F5890" w14:textId="77777777" w:rsidTr="00B338F6">
        <w:tc>
          <w:tcPr>
            <w:tcW w:w="2695" w:type="dxa"/>
            <w:shd w:val="clear" w:color="auto" w:fill="auto"/>
          </w:tcPr>
          <w:p w14:paraId="0FC609D2" w14:textId="77777777" w:rsidR="00583A08" w:rsidRPr="00F076FB" w:rsidRDefault="00583A08" w:rsidP="00B338F6">
            <w:pPr>
              <w:ind w:left="158"/>
            </w:pPr>
            <w:r w:rsidRPr="00F076FB">
              <w:t>Asian</w:t>
            </w:r>
          </w:p>
        </w:tc>
        <w:tc>
          <w:tcPr>
            <w:tcW w:w="2070" w:type="dxa"/>
            <w:shd w:val="clear" w:color="auto" w:fill="auto"/>
          </w:tcPr>
          <w:p w14:paraId="3B737749" w14:textId="77777777" w:rsidR="00583A08" w:rsidRPr="00F076FB" w:rsidRDefault="00583A08" w:rsidP="00B338F6">
            <w:r>
              <w:t>808,729 (14.2)</w:t>
            </w:r>
          </w:p>
        </w:tc>
        <w:tc>
          <w:tcPr>
            <w:tcW w:w="1980" w:type="dxa"/>
            <w:shd w:val="clear" w:color="auto" w:fill="auto"/>
          </w:tcPr>
          <w:p w14:paraId="57B3F59F" w14:textId="77777777" w:rsidR="00583A08" w:rsidRPr="00F076FB" w:rsidRDefault="00583A08" w:rsidP="00B338F6">
            <w:r>
              <w:t>6,682 (5.3)</w:t>
            </w:r>
          </w:p>
        </w:tc>
        <w:tc>
          <w:tcPr>
            <w:tcW w:w="1980" w:type="dxa"/>
            <w:shd w:val="clear" w:color="auto" w:fill="auto"/>
          </w:tcPr>
          <w:p w14:paraId="2DE2C741" w14:textId="77777777" w:rsidR="00583A08" w:rsidRPr="00F076FB" w:rsidRDefault="00583A08" w:rsidP="00B338F6">
            <w:r>
              <w:t>5,146 (5.8)</w:t>
            </w:r>
          </w:p>
        </w:tc>
        <w:tc>
          <w:tcPr>
            <w:tcW w:w="1980" w:type="dxa"/>
            <w:shd w:val="clear" w:color="auto" w:fill="auto"/>
          </w:tcPr>
          <w:p w14:paraId="7002D111" w14:textId="77777777" w:rsidR="00583A08" w:rsidRPr="00F076FB" w:rsidRDefault="00583A08" w:rsidP="00B338F6">
            <w:r>
              <w:t>1,367 (4.6)</w:t>
            </w:r>
          </w:p>
        </w:tc>
        <w:tc>
          <w:tcPr>
            <w:tcW w:w="2070" w:type="dxa"/>
            <w:shd w:val="clear" w:color="auto" w:fill="auto"/>
          </w:tcPr>
          <w:p w14:paraId="371B6BD1" w14:textId="77777777" w:rsidR="00583A08" w:rsidRPr="00F076FB" w:rsidRDefault="00583A08" w:rsidP="00B338F6">
            <w:r>
              <w:t>120 (2.2)</w:t>
            </w:r>
          </w:p>
        </w:tc>
        <w:tc>
          <w:tcPr>
            <w:tcW w:w="2160" w:type="dxa"/>
            <w:shd w:val="clear" w:color="auto" w:fill="auto"/>
          </w:tcPr>
          <w:p w14:paraId="32040778" w14:textId="77777777" w:rsidR="00583A08" w:rsidRPr="00F076FB" w:rsidRDefault="00583A08" w:rsidP="00B338F6">
            <w:r>
              <w:t>49 (2.5)</w:t>
            </w:r>
          </w:p>
        </w:tc>
      </w:tr>
      <w:tr w:rsidR="00583A08" w:rsidRPr="00F076FB" w14:paraId="0AC488B5" w14:textId="77777777" w:rsidTr="00B338F6">
        <w:tc>
          <w:tcPr>
            <w:tcW w:w="2695" w:type="dxa"/>
            <w:shd w:val="clear" w:color="auto" w:fill="auto"/>
          </w:tcPr>
          <w:p w14:paraId="7F158192" w14:textId="77777777" w:rsidR="00583A08" w:rsidRPr="00F076FB" w:rsidRDefault="00583A08" w:rsidP="00B338F6">
            <w:pPr>
              <w:ind w:left="158"/>
            </w:pPr>
          </w:p>
        </w:tc>
        <w:tc>
          <w:tcPr>
            <w:tcW w:w="2070" w:type="dxa"/>
            <w:shd w:val="clear" w:color="auto" w:fill="auto"/>
          </w:tcPr>
          <w:p w14:paraId="7718C881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0CD0F07B" w14:textId="77777777" w:rsidR="00583A08" w:rsidRPr="00F076FB" w:rsidRDefault="00583A08" w:rsidP="00B338F6">
            <w:r>
              <w:t>0.3 (0.3, 0.4)</w:t>
            </w:r>
          </w:p>
        </w:tc>
        <w:tc>
          <w:tcPr>
            <w:tcW w:w="1980" w:type="dxa"/>
            <w:shd w:val="clear" w:color="auto" w:fill="auto"/>
          </w:tcPr>
          <w:p w14:paraId="46A65CA6" w14:textId="77777777" w:rsidR="00583A08" w:rsidRPr="00F076FB" w:rsidRDefault="00583A08" w:rsidP="00B338F6">
            <w:r>
              <w:t>0.4 (0.4, 0.4)</w:t>
            </w:r>
          </w:p>
        </w:tc>
        <w:tc>
          <w:tcPr>
            <w:tcW w:w="1980" w:type="dxa"/>
            <w:shd w:val="clear" w:color="auto" w:fill="auto"/>
          </w:tcPr>
          <w:p w14:paraId="773D2E75" w14:textId="77777777" w:rsidR="00583A08" w:rsidRPr="00F076FB" w:rsidRDefault="00583A08" w:rsidP="00B338F6">
            <w:r>
              <w:t>0.3 (0.3, 0.3)</w:t>
            </w:r>
          </w:p>
        </w:tc>
        <w:tc>
          <w:tcPr>
            <w:tcW w:w="2070" w:type="dxa"/>
            <w:shd w:val="clear" w:color="auto" w:fill="auto"/>
          </w:tcPr>
          <w:p w14:paraId="012C3CC3" w14:textId="77777777" w:rsidR="00583A08" w:rsidRPr="00F076FB" w:rsidRDefault="00583A08" w:rsidP="00B338F6">
            <w:r>
              <w:t>0.1 (0.1, 0.2)</w:t>
            </w:r>
          </w:p>
        </w:tc>
        <w:tc>
          <w:tcPr>
            <w:tcW w:w="2160" w:type="dxa"/>
            <w:shd w:val="clear" w:color="auto" w:fill="auto"/>
          </w:tcPr>
          <w:p w14:paraId="1923BADE" w14:textId="77777777" w:rsidR="00583A08" w:rsidRPr="00F076FB" w:rsidRDefault="00583A08" w:rsidP="00B338F6">
            <w:r>
              <w:t>0.2 (0.1, 0.2)</w:t>
            </w:r>
          </w:p>
        </w:tc>
      </w:tr>
      <w:tr w:rsidR="00583A08" w:rsidRPr="00F076FB" w14:paraId="63A22FC5" w14:textId="77777777" w:rsidTr="00B338F6">
        <w:tc>
          <w:tcPr>
            <w:tcW w:w="2695" w:type="dxa"/>
            <w:shd w:val="clear" w:color="auto" w:fill="auto"/>
          </w:tcPr>
          <w:p w14:paraId="30BD2D42" w14:textId="77777777" w:rsidR="00583A08" w:rsidRPr="00F076FB" w:rsidRDefault="00583A08" w:rsidP="00B338F6">
            <w:pPr>
              <w:ind w:left="158"/>
            </w:pPr>
            <w:r w:rsidRPr="00F076FB">
              <w:t>Black</w:t>
            </w:r>
          </w:p>
        </w:tc>
        <w:tc>
          <w:tcPr>
            <w:tcW w:w="2070" w:type="dxa"/>
            <w:shd w:val="clear" w:color="auto" w:fill="auto"/>
          </w:tcPr>
          <w:p w14:paraId="647E0039" w14:textId="77777777" w:rsidR="00583A08" w:rsidRPr="00F076FB" w:rsidRDefault="00583A08" w:rsidP="00B338F6">
            <w:r>
              <w:t>279,149 (4.9)</w:t>
            </w:r>
          </w:p>
        </w:tc>
        <w:tc>
          <w:tcPr>
            <w:tcW w:w="1980" w:type="dxa"/>
            <w:shd w:val="clear" w:color="auto" w:fill="auto"/>
          </w:tcPr>
          <w:p w14:paraId="50DB7897" w14:textId="77777777" w:rsidR="00583A08" w:rsidRPr="00F076FB" w:rsidRDefault="00583A08" w:rsidP="00B338F6">
            <w:r>
              <w:t>6,958 (5.5)</w:t>
            </w:r>
          </w:p>
        </w:tc>
        <w:tc>
          <w:tcPr>
            <w:tcW w:w="1980" w:type="dxa"/>
            <w:shd w:val="clear" w:color="auto" w:fill="auto"/>
          </w:tcPr>
          <w:p w14:paraId="0EAE0DFA" w14:textId="77777777" w:rsidR="00583A08" w:rsidRPr="00F076FB" w:rsidRDefault="00583A08" w:rsidP="00B338F6">
            <w:r>
              <w:t>4,625 (5.2)</w:t>
            </w:r>
          </w:p>
        </w:tc>
        <w:tc>
          <w:tcPr>
            <w:tcW w:w="1980" w:type="dxa"/>
            <w:shd w:val="clear" w:color="auto" w:fill="auto"/>
          </w:tcPr>
          <w:p w14:paraId="465AF07C" w14:textId="77777777" w:rsidR="00583A08" w:rsidRPr="00F076FB" w:rsidRDefault="00583A08" w:rsidP="00B338F6">
            <w:r>
              <w:t>1,612 (5.4)</w:t>
            </w:r>
          </w:p>
        </w:tc>
        <w:tc>
          <w:tcPr>
            <w:tcW w:w="2070" w:type="dxa"/>
            <w:shd w:val="clear" w:color="auto" w:fill="auto"/>
          </w:tcPr>
          <w:p w14:paraId="29C89586" w14:textId="77777777" w:rsidR="00583A08" w:rsidRPr="00F076FB" w:rsidRDefault="00583A08" w:rsidP="00B338F6">
            <w:r>
              <w:t>477 (8.9)</w:t>
            </w:r>
          </w:p>
        </w:tc>
        <w:tc>
          <w:tcPr>
            <w:tcW w:w="2160" w:type="dxa"/>
            <w:shd w:val="clear" w:color="auto" w:fill="auto"/>
          </w:tcPr>
          <w:p w14:paraId="0F1CEC4E" w14:textId="77777777" w:rsidR="00583A08" w:rsidRPr="00F076FB" w:rsidRDefault="00583A08" w:rsidP="00B338F6">
            <w:r>
              <w:t>244 (12.2)</w:t>
            </w:r>
          </w:p>
        </w:tc>
      </w:tr>
      <w:tr w:rsidR="00583A08" w:rsidRPr="00F076FB" w14:paraId="6673792C" w14:textId="77777777" w:rsidTr="00B338F6">
        <w:tc>
          <w:tcPr>
            <w:tcW w:w="2695" w:type="dxa"/>
            <w:shd w:val="clear" w:color="auto" w:fill="auto"/>
          </w:tcPr>
          <w:p w14:paraId="600F84B0" w14:textId="77777777" w:rsidR="00583A08" w:rsidRPr="00F076FB" w:rsidRDefault="00583A08" w:rsidP="00B338F6"/>
        </w:tc>
        <w:tc>
          <w:tcPr>
            <w:tcW w:w="2070" w:type="dxa"/>
            <w:shd w:val="clear" w:color="auto" w:fill="auto"/>
          </w:tcPr>
          <w:p w14:paraId="4E6231E6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282115DB" w14:textId="77777777" w:rsidR="00583A08" w:rsidRPr="00F076FB" w:rsidRDefault="00583A08" w:rsidP="00B338F6">
            <w:r>
              <w:t>1.1 (1.1, 1.2)</w:t>
            </w:r>
          </w:p>
        </w:tc>
        <w:tc>
          <w:tcPr>
            <w:tcW w:w="1980" w:type="dxa"/>
            <w:shd w:val="clear" w:color="auto" w:fill="auto"/>
          </w:tcPr>
          <w:p w14:paraId="1850291C" w14:textId="77777777" w:rsidR="00583A08" w:rsidRPr="00180533" w:rsidRDefault="00583A08" w:rsidP="00B338F6">
            <w:pPr>
              <w:rPr>
                <w:vertAlign w:val="superscript"/>
              </w:rPr>
            </w:pPr>
            <w:r>
              <w:t>1.1 (1.0, 1.1)</w:t>
            </w:r>
            <w:r>
              <w:rPr>
                <w:vertAlign w:val="superscript"/>
              </w:rPr>
              <w:t>a</w:t>
            </w:r>
          </w:p>
        </w:tc>
        <w:tc>
          <w:tcPr>
            <w:tcW w:w="1980" w:type="dxa"/>
            <w:shd w:val="clear" w:color="auto" w:fill="auto"/>
          </w:tcPr>
          <w:p w14:paraId="5645D3A3" w14:textId="77777777" w:rsidR="00583A08" w:rsidRPr="00F076FB" w:rsidRDefault="00583A08" w:rsidP="00B338F6">
            <w:r>
              <w:t>1.1 (1.1, 1.2)</w:t>
            </w:r>
          </w:p>
        </w:tc>
        <w:tc>
          <w:tcPr>
            <w:tcW w:w="2070" w:type="dxa"/>
            <w:shd w:val="clear" w:color="auto" w:fill="auto"/>
          </w:tcPr>
          <w:p w14:paraId="4FD50475" w14:textId="77777777" w:rsidR="00583A08" w:rsidRPr="00F076FB" w:rsidRDefault="00583A08" w:rsidP="00B338F6">
            <w:r>
              <w:t>1.9 (1.7, 2.1)</w:t>
            </w:r>
          </w:p>
        </w:tc>
        <w:tc>
          <w:tcPr>
            <w:tcW w:w="2160" w:type="dxa"/>
            <w:shd w:val="clear" w:color="auto" w:fill="auto"/>
          </w:tcPr>
          <w:p w14:paraId="3A18DA17" w14:textId="77777777" w:rsidR="00583A08" w:rsidRPr="00F076FB" w:rsidRDefault="00583A08" w:rsidP="00B338F6">
            <w:r>
              <w:t>2.7 (2.4, 3.1)</w:t>
            </w:r>
          </w:p>
        </w:tc>
      </w:tr>
      <w:tr w:rsidR="00583A08" w:rsidRPr="00F076FB" w14:paraId="6D05B33A" w14:textId="77777777" w:rsidTr="00B338F6">
        <w:tc>
          <w:tcPr>
            <w:tcW w:w="2695" w:type="dxa"/>
            <w:shd w:val="clear" w:color="auto" w:fill="auto"/>
          </w:tcPr>
          <w:p w14:paraId="76FC7E7F" w14:textId="77777777" w:rsidR="00583A08" w:rsidRPr="00F076FB" w:rsidRDefault="00583A08" w:rsidP="00B338F6">
            <w:pPr>
              <w:ind w:left="162"/>
            </w:pPr>
            <w:r w:rsidRPr="00F076FB">
              <w:t>Other</w:t>
            </w:r>
          </w:p>
        </w:tc>
        <w:tc>
          <w:tcPr>
            <w:tcW w:w="2070" w:type="dxa"/>
            <w:shd w:val="clear" w:color="auto" w:fill="auto"/>
          </w:tcPr>
          <w:p w14:paraId="4F8DD575" w14:textId="77777777" w:rsidR="00583A08" w:rsidRPr="00F076FB" w:rsidRDefault="00583A08" w:rsidP="00B338F6">
            <w:r>
              <w:t>277,794 (4.9)</w:t>
            </w:r>
          </w:p>
        </w:tc>
        <w:tc>
          <w:tcPr>
            <w:tcW w:w="1980" w:type="dxa"/>
            <w:shd w:val="clear" w:color="auto" w:fill="auto"/>
          </w:tcPr>
          <w:p w14:paraId="0F42C525" w14:textId="77777777" w:rsidR="00583A08" w:rsidRPr="00F076FB" w:rsidRDefault="00583A08" w:rsidP="00B338F6">
            <w:r>
              <w:t>10,337 (8.2)</w:t>
            </w:r>
          </w:p>
        </w:tc>
        <w:tc>
          <w:tcPr>
            <w:tcW w:w="1980" w:type="dxa"/>
            <w:shd w:val="clear" w:color="auto" w:fill="auto"/>
          </w:tcPr>
          <w:p w14:paraId="0F91D58A" w14:textId="77777777" w:rsidR="00583A08" w:rsidRPr="00F076FB" w:rsidRDefault="00583A08" w:rsidP="00B338F6">
            <w:r>
              <w:t>6,798 (7.6)</w:t>
            </w:r>
          </w:p>
        </w:tc>
        <w:tc>
          <w:tcPr>
            <w:tcW w:w="1980" w:type="dxa"/>
            <w:shd w:val="clear" w:color="auto" w:fill="auto"/>
          </w:tcPr>
          <w:p w14:paraId="68B9D257" w14:textId="77777777" w:rsidR="00583A08" w:rsidRPr="00F076FB" w:rsidRDefault="00583A08" w:rsidP="00B338F6">
            <w:r>
              <w:t>2,701 (9.1)</w:t>
            </w:r>
          </w:p>
        </w:tc>
        <w:tc>
          <w:tcPr>
            <w:tcW w:w="2070" w:type="dxa"/>
            <w:shd w:val="clear" w:color="auto" w:fill="auto"/>
          </w:tcPr>
          <w:p w14:paraId="3BC75130" w14:textId="77777777" w:rsidR="00583A08" w:rsidRPr="00F076FB" w:rsidRDefault="00583A08" w:rsidP="00B338F6">
            <w:r>
              <w:t>604 (11.3)</w:t>
            </w:r>
          </w:p>
        </w:tc>
        <w:tc>
          <w:tcPr>
            <w:tcW w:w="2160" w:type="dxa"/>
            <w:shd w:val="clear" w:color="auto" w:fill="auto"/>
          </w:tcPr>
          <w:p w14:paraId="68826265" w14:textId="77777777" w:rsidR="00583A08" w:rsidRPr="00F076FB" w:rsidRDefault="00583A08" w:rsidP="00B338F6">
            <w:r>
              <w:t>234 (11.7)</w:t>
            </w:r>
          </w:p>
        </w:tc>
      </w:tr>
      <w:tr w:rsidR="00583A08" w:rsidRPr="00F076FB" w14:paraId="656DEAED" w14:textId="77777777" w:rsidTr="00B338F6">
        <w:tc>
          <w:tcPr>
            <w:tcW w:w="2695" w:type="dxa"/>
            <w:shd w:val="clear" w:color="auto" w:fill="auto"/>
          </w:tcPr>
          <w:p w14:paraId="0EB99F8D" w14:textId="77777777" w:rsidR="00583A08" w:rsidRPr="00F076FB" w:rsidRDefault="00583A08" w:rsidP="00B338F6">
            <w:pPr>
              <w:ind w:left="162"/>
            </w:pPr>
          </w:p>
        </w:tc>
        <w:tc>
          <w:tcPr>
            <w:tcW w:w="2070" w:type="dxa"/>
            <w:shd w:val="clear" w:color="auto" w:fill="auto"/>
          </w:tcPr>
          <w:p w14:paraId="022A91DC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362A49CA" w14:textId="77777777" w:rsidR="00583A08" w:rsidRPr="0073085E" w:rsidRDefault="00583A08" w:rsidP="00B338F6">
            <w:r>
              <w:t>1.7 (1.6, 1.7)</w:t>
            </w:r>
          </w:p>
        </w:tc>
        <w:tc>
          <w:tcPr>
            <w:tcW w:w="1980" w:type="dxa"/>
            <w:shd w:val="clear" w:color="auto" w:fill="auto"/>
          </w:tcPr>
          <w:p w14:paraId="0F5D8BF3" w14:textId="77777777" w:rsidR="00583A08" w:rsidRPr="00F076FB" w:rsidRDefault="00583A08" w:rsidP="00B338F6">
            <w:r>
              <w:t>1.5 (1.5, 1.6)</w:t>
            </w:r>
          </w:p>
        </w:tc>
        <w:tc>
          <w:tcPr>
            <w:tcW w:w="1980" w:type="dxa"/>
            <w:shd w:val="clear" w:color="auto" w:fill="auto"/>
          </w:tcPr>
          <w:p w14:paraId="12CEB149" w14:textId="77777777" w:rsidR="00583A08" w:rsidRPr="00F076FB" w:rsidRDefault="00583A08" w:rsidP="00B338F6">
            <w:r>
              <w:t>1.9 (1.8, 2.0)</w:t>
            </w:r>
          </w:p>
        </w:tc>
        <w:tc>
          <w:tcPr>
            <w:tcW w:w="2070" w:type="dxa"/>
            <w:shd w:val="clear" w:color="auto" w:fill="auto"/>
          </w:tcPr>
          <w:p w14:paraId="1E74065A" w14:textId="77777777" w:rsidR="00583A08" w:rsidRPr="00F076FB" w:rsidRDefault="00583A08" w:rsidP="00B338F6">
            <w:r>
              <w:t>3.0 (2.7, 3.3)</w:t>
            </w:r>
          </w:p>
        </w:tc>
        <w:tc>
          <w:tcPr>
            <w:tcW w:w="2160" w:type="dxa"/>
            <w:shd w:val="clear" w:color="auto" w:fill="auto"/>
          </w:tcPr>
          <w:p w14:paraId="64247373" w14:textId="77777777" w:rsidR="00583A08" w:rsidRPr="00F079AF" w:rsidRDefault="00583A08" w:rsidP="00B338F6">
            <w:r>
              <w:t>2.7 (2.3, 3.2)</w:t>
            </w:r>
          </w:p>
        </w:tc>
      </w:tr>
      <w:tr w:rsidR="00583A08" w:rsidRPr="00F076FB" w14:paraId="6C85472D" w14:textId="77777777" w:rsidTr="00B338F6">
        <w:tc>
          <w:tcPr>
            <w:tcW w:w="2695" w:type="dxa"/>
            <w:shd w:val="clear" w:color="auto" w:fill="auto"/>
          </w:tcPr>
          <w:p w14:paraId="44DA725E" w14:textId="77777777" w:rsidR="00583A08" w:rsidRPr="00F076FB" w:rsidRDefault="00583A08" w:rsidP="00B338F6">
            <w:pPr>
              <w:ind w:left="337"/>
            </w:pPr>
            <w:r w:rsidRPr="00F076FB">
              <w:t>A</w:t>
            </w:r>
            <w:r>
              <w:t xml:space="preserve">merican </w:t>
            </w:r>
            <w:r w:rsidRPr="00F076FB">
              <w:t>I</w:t>
            </w:r>
            <w:r>
              <w:t>ndian</w:t>
            </w:r>
            <w:r w:rsidRPr="00F076FB">
              <w:t>/A</w:t>
            </w:r>
            <w:r>
              <w:t xml:space="preserve">laska </w:t>
            </w:r>
            <w:r w:rsidRPr="00F076FB">
              <w:t>N</w:t>
            </w:r>
            <w:r>
              <w:t>ative</w:t>
            </w:r>
          </w:p>
        </w:tc>
        <w:tc>
          <w:tcPr>
            <w:tcW w:w="2070" w:type="dxa"/>
            <w:shd w:val="clear" w:color="auto" w:fill="auto"/>
          </w:tcPr>
          <w:p w14:paraId="0B626C0C" w14:textId="77777777" w:rsidR="00583A08" w:rsidRPr="00F076FB" w:rsidRDefault="00583A08" w:rsidP="00B338F6">
            <w:r>
              <w:t>18,315 (0.3)</w:t>
            </w:r>
          </w:p>
        </w:tc>
        <w:tc>
          <w:tcPr>
            <w:tcW w:w="1980" w:type="dxa"/>
            <w:shd w:val="clear" w:color="auto" w:fill="auto"/>
          </w:tcPr>
          <w:p w14:paraId="59D7D16A" w14:textId="77777777" w:rsidR="00583A08" w:rsidRPr="00F076FB" w:rsidRDefault="00583A08" w:rsidP="00B338F6">
            <w:r>
              <w:t>669 (0.5)</w:t>
            </w:r>
          </w:p>
        </w:tc>
        <w:tc>
          <w:tcPr>
            <w:tcW w:w="1980" w:type="dxa"/>
            <w:shd w:val="clear" w:color="auto" w:fill="auto"/>
          </w:tcPr>
          <w:p w14:paraId="4789AD2B" w14:textId="77777777" w:rsidR="00583A08" w:rsidRPr="00F076FB" w:rsidRDefault="00583A08" w:rsidP="00B338F6">
            <w:r>
              <w:t>418 (0.5)</w:t>
            </w:r>
          </w:p>
        </w:tc>
        <w:tc>
          <w:tcPr>
            <w:tcW w:w="1980" w:type="dxa"/>
            <w:shd w:val="clear" w:color="auto" w:fill="auto"/>
          </w:tcPr>
          <w:p w14:paraId="07C52669" w14:textId="77777777" w:rsidR="00583A08" w:rsidRPr="00F076FB" w:rsidRDefault="00583A08" w:rsidP="00B338F6">
            <w:r>
              <w:t>176 (0.6)</w:t>
            </w:r>
          </w:p>
        </w:tc>
        <w:tc>
          <w:tcPr>
            <w:tcW w:w="2070" w:type="dxa"/>
            <w:shd w:val="clear" w:color="auto" w:fill="auto"/>
          </w:tcPr>
          <w:p w14:paraId="315F512E" w14:textId="77777777" w:rsidR="00583A08" w:rsidRPr="00F076FB" w:rsidRDefault="00583A08" w:rsidP="00B338F6">
            <w:r>
              <w:t>52 (1.0)</w:t>
            </w:r>
          </w:p>
        </w:tc>
        <w:tc>
          <w:tcPr>
            <w:tcW w:w="2160" w:type="dxa"/>
            <w:shd w:val="clear" w:color="auto" w:fill="auto"/>
          </w:tcPr>
          <w:p w14:paraId="30BA0CAE" w14:textId="77777777" w:rsidR="00583A08" w:rsidRPr="00F076FB" w:rsidRDefault="00583A08" w:rsidP="00B338F6">
            <w:r>
              <w:t>23 (1.2)</w:t>
            </w:r>
          </w:p>
        </w:tc>
      </w:tr>
      <w:tr w:rsidR="00583A08" w:rsidRPr="00F076FB" w14:paraId="397A751B" w14:textId="77777777" w:rsidTr="00B338F6">
        <w:tc>
          <w:tcPr>
            <w:tcW w:w="2695" w:type="dxa"/>
            <w:shd w:val="clear" w:color="auto" w:fill="auto"/>
          </w:tcPr>
          <w:p w14:paraId="50086CA1" w14:textId="77777777" w:rsidR="00583A08" w:rsidRPr="00F076FB" w:rsidRDefault="00583A08" w:rsidP="00B338F6">
            <w:pPr>
              <w:ind w:left="337"/>
            </w:pPr>
          </w:p>
        </w:tc>
        <w:tc>
          <w:tcPr>
            <w:tcW w:w="2070" w:type="dxa"/>
            <w:shd w:val="clear" w:color="auto" w:fill="auto"/>
          </w:tcPr>
          <w:p w14:paraId="6E3C29E3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151FDBA9" w14:textId="77777777" w:rsidR="00583A08" w:rsidRDefault="00583A08" w:rsidP="00B338F6">
            <w:r>
              <w:t>1.6 (1.5, 1.8)</w:t>
            </w:r>
          </w:p>
        </w:tc>
        <w:tc>
          <w:tcPr>
            <w:tcW w:w="1980" w:type="dxa"/>
            <w:shd w:val="clear" w:color="auto" w:fill="auto"/>
          </w:tcPr>
          <w:p w14:paraId="023A8EFB" w14:textId="77777777" w:rsidR="00583A08" w:rsidRPr="00F076FB" w:rsidRDefault="00583A08" w:rsidP="00B338F6">
            <w:r>
              <w:t>1.5 (1.3, 1.6)</w:t>
            </w:r>
          </w:p>
        </w:tc>
        <w:tc>
          <w:tcPr>
            <w:tcW w:w="1980" w:type="dxa"/>
            <w:shd w:val="clear" w:color="auto" w:fill="auto"/>
          </w:tcPr>
          <w:p w14:paraId="1B8BE996" w14:textId="77777777" w:rsidR="00583A08" w:rsidRPr="00F076FB" w:rsidRDefault="00583A08" w:rsidP="00B338F6">
            <w:r>
              <w:t>1.8 (1.6, 2.1)</w:t>
            </w:r>
          </w:p>
        </w:tc>
        <w:tc>
          <w:tcPr>
            <w:tcW w:w="2070" w:type="dxa"/>
            <w:shd w:val="clear" w:color="auto" w:fill="auto"/>
          </w:tcPr>
          <w:p w14:paraId="618CCE06" w14:textId="77777777" w:rsidR="00583A08" w:rsidRPr="00F076FB" w:rsidRDefault="00583A08" w:rsidP="00B338F6">
            <w:r>
              <w:t>3.0 (2.3, 4.0)</w:t>
            </w:r>
          </w:p>
        </w:tc>
        <w:tc>
          <w:tcPr>
            <w:tcW w:w="2160" w:type="dxa"/>
            <w:shd w:val="clear" w:color="auto" w:fill="auto"/>
          </w:tcPr>
          <w:p w14:paraId="71C8A54D" w14:textId="77777777" w:rsidR="00583A08" w:rsidRPr="00F076FB" w:rsidRDefault="00583A08" w:rsidP="00B338F6">
            <w:r>
              <w:t>3.6 (2.4, 5.4)</w:t>
            </w:r>
          </w:p>
        </w:tc>
      </w:tr>
      <w:tr w:rsidR="00583A08" w:rsidRPr="00F076FB" w14:paraId="00A641D8" w14:textId="77777777" w:rsidTr="00B338F6">
        <w:tc>
          <w:tcPr>
            <w:tcW w:w="2695" w:type="dxa"/>
            <w:shd w:val="clear" w:color="auto" w:fill="auto"/>
          </w:tcPr>
          <w:p w14:paraId="29EB69A5" w14:textId="77777777" w:rsidR="00583A08" w:rsidRPr="00F076FB" w:rsidRDefault="00583A08" w:rsidP="00B338F6">
            <w:pPr>
              <w:ind w:left="337"/>
            </w:pPr>
            <w:r>
              <w:t>Native Hawaiian</w:t>
            </w:r>
            <w:r w:rsidRPr="00F076FB">
              <w:t>/P</w:t>
            </w:r>
            <w:r>
              <w:t xml:space="preserve">acific </w:t>
            </w:r>
            <w:r w:rsidRPr="00F076FB">
              <w:t>I</w:t>
            </w:r>
            <w:r>
              <w:t>slander</w:t>
            </w:r>
          </w:p>
        </w:tc>
        <w:tc>
          <w:tcPr>
            <w:tcW w:w="2070" w:type="dxa"/>
            <w:shd w:val="clear" w:color="auto" w:fill="auto"/>
          </w:tcPr>
          <w:p w14:paraId="4740BACE" w14:textId="77777777" w:rsidR="00583A08" w:rsidRPr="00F076FB" w:rsidRDefault="00583A08" w:rsidP="00B338F6">
            <w:r>
              <w:t>22,654 (0.4)</w:t>
            </w:r>
          </w:p>
        </w:tc>
        <w:tc>
          <w:tcPr>
            <w:tcW w:w="1980" w:type="dxa"/>
            <w:shd w:val="clear" w:color="auto" w:fill="auto"/>
          </w:tcPr>
          <w:p w14:paraId="194B3ED7" w14:textId="77777777" w:rsidR="00583A08" w:rsidRPr="00F076FB" w:rsidRDefault="00583A08" w:rsidP="00B338F6">
            <w:r>
              <w:t>283 (0.2)</w:t>
            </w:r>
          </w:p>
        </w:tc>
        <w:tc>
          <w:tcPr>
            <w:tcW w:w="1980" w:type="dxa"/>
            <w:shd w:val="clear" w:color="auto" w:fill="auto"/>
          </w:tcPr>
          <w:p w14:paraId="76B674F3" w14:textId="77777777" w:rsidR="00583A08" w:rsidRPr="00F076FB" w:rsidRDefault="00583A08" w:rsidP="00B338F6">
            <w:r>
              <w:t>220 (0.3)</w:t>
            </w:r>
          </w:p>
        </w:tc>
        <w:tc>
          <w:tcPr>
            <w:tcW w:w="1980" w:type="dxa"/>
            <w:shd w:val="clear" w:color="auto" w:fill="auto"/>
          </w:tcPr>
          <w:p w14:paraId="50B18CFB" w14:textId="77777777" w:rsidR="00583A08" w:rsidRPr="00F076FB" w:rsidRDefault="00583A08" w:rsidP="00B338F6">
            <w:r>
              <w:t>50 (0.2)</w:t>
            </w:r>
          </w:p>
        </w:tc>
        <w:tc>
          <w:tcPr>
            <w:tcW w:w="2070" w:type="dxa"/>
            <w:shd w:val="clear" w:color="auto" w:fill="auto"/>
          </w:tcPr>
          <w:p w14:paraId="467A5904" w14:textId="77777777" w:rsidR="00583A08" w:rsidRPr="00F076FB" w:rsidRDefault="00583A08" w:rsidP="00B338F6">
            <w:r>
              <w:t>11 (0.2)</w:t>
            </w:r>
          </w:p>
        </w:tc>
        <w:tc>
          <w:tcPr>
            <w:tcW w:w="2160" w:type="dxa"/>
            <w:shd w:val="clear" w:color="auto" w:fill="auto"/>
          </w:tcPr>
          <w:p w14:paraId="5EB5D481" w14:textId="77777777" w:rsidR="00583A08" w:rsidRPr="00F076FB" w:rsidRDefault="00583A08" w:rsidP="00B338F6">
            <w:r>
              <w:rPr>
                <w:vertAlign w:val="superscript"/>
              </w:rPr>
              <w:t>b</w:t>
            </w:r>
          </w:p>
        </w:tc>
      </w:tr>
      <w:tr w:rsidR="00583A08" w:rsidRPr="00F076FB" w14:paraId="3E16D80D" w14:textId="77777777" w:rsidTr="00B338F6">
        <w:tc>
          <w:tcPr>
            <w:tcW w:w="2695" w:type="dxa"/>
            <w:shd w:val="clear" w:color="auto" w:fill="auto"/>
          </w:tcPr>
          <w:p w14:paraId="05389AF1" w14:textId="77777777" w:rsidR="00583A08" w:rsidRPr="00F076FB" w:rsidRDefault="00583A08" w:rsidP="00B338F6">
            <w:pPr>
              <w:ind w:left="337"/>
            </w:pPr>
          </w:p>
        </w:tc>
        <w:tc>
          <w:tcPr>
            <w:tcW w:w="2070" w:type="dxa"/>
            <w:shd w:val="clear" w:color="auto" w:fill="auto"/>
          </w:tcPr>
          <w:p w14:paraId="679CCE1D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059C2D93" w14:textId="77777777" w:rsidR="00583A08" w:rsidRDefault="00583A08" w:rsidP="00B338F6">
            <w:r>
              <w:t>0.6 (0.5, 0.6)</w:t>
            </w:r>
          </w:p>
        </w:tc>
        <w:tc>
          <w:tcPr>
            <w:tcW w:w="1980" w:type="dxa"/>
            <w:shd w:val="clear" w:color="auto" w:fill="auto"/>
          </w:tcPr>
          <w:p w14:paraId="538D1E5E" w14:textId="77777777" w:rsidR="00583A08" w:rsidRPr="00F076FB" w:rsidRDefault="00583A08" w:rsidP="00B338F6">
            <w:r>
              <w:t>0.6 (0.5, 0.7)</w:t>
            </w:r>
          </w:p>
        </w:tc>
        <w:tc>
          <w:tcPr>
            <w:tcW w:w="1980" w:type="dxa"/>
            <w:shd w:val="clear" w:color="auto" w:fill="auto"/>
          </w:tcPr>
          <w:p w14:paraId="67D2DE4D" w14:textId="77777777" w:rsidR="00583A08" w:rsidRPr="00F076FB" w:rsidRDefault="00583A08" w:rsidP="00B338F6">
            <w:r>
              <w:t>0.4 (0.3, 0.6)</w:t>
            </w:r>
          </w:p>
        </w:tc>
        <w:tc>
          <w:tcPr>
            <w:tcW w:w="2070" w:type="dxa"/>
            <w:shd w:val="clear" w:color="auto" w:fill="auto"/>
          </w:tcPr>
          <w:p w14:paraId="1FA72E3B" w14:textId="77777777" w:rsidR="00583A08" w:rsidRPr="00F076FB" w:rsidRDefault="00583A08" w:rsidP="00B338F6">
            <w:r>
              <w:t>0.5 (0.3, 0.9)</w:t>
            </w:r>
          </w:p>
        </w:tc>
        <w:tc>
          <w:tcPr>
            <w:tcW w:w="2160" w:type="dxa"/>
            <w:shd w:val="clear" w:color="auto" w:fill="auto"/>
          </w:tcPr>
          <w:p w14:paraId="6BA54361" w14:textId="77777777" w:rsidR="00583A08" w:rsidRDefault="00583A08" w:rsidP="00B338F6">
            <w:r w:rsidRPr="00A0482C">
              <w:rPr>
                <w:vertAlign w:val="superscript"/>
              </w:rPr>
              <w:t>c</w:t>
            </w:r>
          </w:p>
        </w:tc>
      </w:tr>
      <w:tr w:rsidR="00583A08" w:rsidRPr="00F076FB" w14:paraId="22393346" w14:textId="77777777" w:rsidTr="00B338F6">
        <w:tc>
          <w:tcPr>
            <w:tcW w:w="2695" w:type="dxa"/>
            <w:shd w:val="clear" w:color="auto" w:fill="auto"/>
          </w:tcPr>
          <w:p w14:paraId="0D6B2F49" w14:textId="77777777" w:rsidR="00583A08" w:rsidRPr="00F076FB" w:rsidRDefault="00583A08" w:rsidP="00B338F6">
            <w:pPr>
              <w:ind w:left="337"/>
            </w:pPr>
            <w:r w:rsidRPr="00F076FB">
              <w:t>Other group</w:t>
            </w:r>
          </w:p>
        </w:tc>
        <w:tc>
          <w:tcPr>
            <w:tcW w:w="2070" w:type="dxa"/>
            <w:shd w:val="clear" w:color="auto" w:fill="auto"/>
          </w:tcPr>
          <w:p w14:paraId="6401BEB6" w14:textId="77777777" w:rsidR="00583A08" w:rsidRPr="00F076FB" w:rsidRDefault="00583A08" w:rsidP="00B338F6">
            <w:r>
              <w:t>3,151 (0.1)</w:t>
            </w:r>
          </w:p>
        </w:tc>
        <w:tc>
          <w:tcPr>
            <w:tcW w:w="1980" w:type="dxa"/>
            <w:shd w:val="clear" w:color="auto" w:fill="auto"/>
          </w:tcPr>
          <w:p w14:paraId="31FE38FD" w14:textId="77777777" w:rsidR="00583A08" w:rsidRPr="00F076FB" w:rsidRDefault="00583A08" w:rsidP="00B338F6">
            <w:r>
              <w:t>78 (0.1)</w:t>
            </w:r>
          </w:p>
        </w:tc>
        <w:tc>
          <w:tcPr>
            <w:tcW w:w="1980" w:type="dxa"/>
            <w:shd w:val="clear" w:color="auto" w:fill="auto"/>
          </w:tcPr>
          <w:p w14:paraId="00DD18D5" w14:textId="77777777" w:rsidR="00583A08" w:rsidRPr="00F076FB" w:rsidRDefault="00583A08" w:rsidP="00B338F6">
            <w:r>
              <w:t>49 (0.1)</w:t>
            </w:r>
          </w:p>
        </w:tc>
        <w:tc>
          <w:tcPr>
            <w:tcW w:w="1980" w:type="dxa"/>
            <w:shd w:val="clear" w:color="auto" w:fill="auto"/>
          </w:tcPr>
          <w:p w14:paraId="3D0E4B77" w14:textId="77777777" w:rsidR="00583A08" w:rsidRPr="00F076FB" w:rsidRDefault="00583A08" w:rsidP="00B338F6">
            <w:r>
              <w:t>19 (0.1)</w:t>
            </w:r>
          </w:p>
        </w:tc>
        <w:tc>
          <w:tcPr>
            <w:tcW w:w="2070" w:type="dxa"/>
            <w:shd w:val="clear" w:color="auto" w:fill="auto"/>
          </w:tcPr>
          <w:p w14:paraId="6871F4E3" w14:textId="77777777" w:rsidR="00583A08" w:rsidRPr="00F076FB" w:rsidRDefault="00583A08" w:rsidP="00B338F6">
            <w:r>
              <w:rPr>
                <w:vertAlign w:val="superscript"/>
              </w:rPr>
              <w:t>b</w:t>
            </w:r>
          </w:p>
        </w:tc>
        <w:tc>
          <w:tcPr>
            <w:tcW w:w="2160" w:type="dxa"/>
            <w:shd w:val="clear" w:color="auto" w:fill="auto"/>
          </w:tcPr>
          <w:p w14:paraId="76CC99E7" w14:textId="77777777" w:rsidR="00583A08" w:rsidRPr="00F076FB" w:rsidRDefault="00583A08" w:rsidP="00B338F6">
            <w:r>
              <w:rPr>
                <w:vertAlign w:val="superscript"/>
              </w:rPr>
              <w:t>b</w:t>
            </w:r>
          </w:p>
        </w:tc>
      </w:tr>
      <w:tr w:rsidR="00583A08" w:rsidRPr="00F076FB" w14:paraId="3B6E57A7" w14:textId="77777777" w:rsidTr="00B338F6">
        <w:tc>
          <w:tcPr>
            <w:tcW w:w="2695" w:type="dxa"/>
            <w:shd w:val="clear" w:color="auto" w:fill="auto"/>
          </w:tcPr>
          <w:p w14:paraId="0770BDC1" w14:textId="77777777" w:rsidR="00583A08" w:rsidRPr="00F076FB" w:rsidRDefault="00583A08" w:rsidP="00B338F6">
            <w:pPr>
              <w:ind w:left="337"/>
            </w:pPr>
          </w:p>
        </w:tc>
        <w:tc>
          <w:tcPr>
            <w:tcW w:w="2070" w:type="dxa"/>
            <w:shd w:val="clear" w:color="auto" w:fill="auto"/>
          </w:tcPr>
          <w:p w14:paraId="0B2C46DF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3CA77D81" w14:textId="77777777" w:rsidR="00583A08" w:rsidRDefault="00583A08" w:rsidP="00B338F6">
            <w:r>
              <w:t>1.1 (0.9, 1.4)</w:t>
            </w:r>
          </w:p>
        </w:tc>
        <w:tc>
          <w:tcPr>
            <w:tcW w:w="1980" w:type="dxa"/>
            <w:shd w:val="clear" w:color="auto" w:fill="auto"/>
          </w:tcPr>
          <w:p w14:paraId="008682F4" w14:textId="77777777" w:rsidR="00583A08" w:rsidRPr="00F076FB" w:rsidRDefault="00583A08" w:rsidP="00B338F6">
            <w:r>
              <w:t>1.0 (0.8, 1.3)</w:t>
            </w:r>
          </w:p>
        </w:tc>
        <w:tc>
          <w:tcPr>
            <w:tcW w:w="1980" w:type="dxa"/>
            <w:shd w:val="clear" w:color="auto" w:fill="auto"/>
          </w:tcPr>
          <w:p w14:paraId="435A69E3" w14:textId="77777777" w:rsidR="00583A08" w:rsidRPr="0047495A" w:rsidRDefault="00583A08" w:rsidP="00B338F6">
            <w:r>
              <w:t>1.2 (0.7, 1.8)</w:t>
            </w:r>
          </w:p>
        </w:tc>
        <w:tc>
          <w:tcPr>
            <w:tcW w:w="2070" w:type="dxa"/>
            <w:shd w:val="clear" w:color="auto" w:fill="auto"/>
          </w:tcPr>
          <w:p w14:paraId="7E9CF97C" w14:textId="77777777" w:rsidR="00583A08" w:rsidRPr="00F076FB" w:rsidRDefault="00583A08" w:rsidP="00B338F6">
            <w:r>
              <w:t>2.4 (1.1, 5.0)</w:t>
            </w:r>
          </w:p>
        </w:tc>
        <w:tc>
          <w:tcPr>
            <w:tcW w:w="2160" w:type="dxa"/>
            <w:shd w:val="clear" w:color="auto" w:fill="auto"/>
          </w:tcPr>
          <w:p w14:paraId="671C1569" w14:textId="77777777" w:rsidR="00583A08" w:rsidRDefault="00583A08" w:rsidP="00B338F6">
            <w:r w:rsidRPr="00B41884">
              <w:rPr>
                <w:vertAlign w:val="superscript"/>
              </w:rPr>
              <w:t>c</w:t>
            </w:r>
          </w:p>
        </w:tc>
      </w:tr>
      <w:tr w:rsidR="00583A08" w:rsidRPr="00F076FB" w14:paraId="6C9638A1" w14:textId="77777777" w:rsidTr="00B338F6">
        <w:tc>
          <w:tcPr>
            <w:tcW w:w="2695" w:type="dxa"/>
            <w:shd w:val="clear" w:color="auto" w:fill="auto"/>
          </w:tcPr>
          <w:p w14:paraId="13257AD6" w14:textId="77777777" w:rsidR="00583A08" w:rsidRPr="00F076FB" w:rsidRDefault="00583A08" w:rsidP="00B338F6">
            <w:pPr>
              <w:ind w:left="336"/>
            </w:pPr>
            <w:r>
              <w:t>Multiracial</w:t>
            </w:r>
          </w:p>
        </w:tc>
        <w:tc>
          <w:tcPr>
            <w:tcW w:w="2070" w:type="dxa"/>
            <w:shd w:val="clear" w:color="auto" w:fill="auto"/>
          </w:tcPr>
          <w:p w14:paraId="1FE61D11" w14:textId="77777777" w:rsidR="00583A08" w:rsidRPr="00F076FB" w:rsidRDefault="00583A08" w:rsidP="00B338F6">
            <w:r>
              <w:t>114,631 (2.0)</w:t>
            </w:r>
          </w:p>
        </w:tc>
        <w:tc>
          <w:tcPr>
            <w:tcW w:w="1980" w:type="dxa"/>
            <w:shd w:val="clear" w:color="auto" w:fill="auto"/>
          </w:tcPr>
          <w:p w14:paraId="59F5C6ED" w14:textId="77777777" w:rsidR="00583A08" w:rsidRPr="00F076FB" w:rsidRDefault="00583A08" w:rsidP="00B338F6">
            <w:r>
              <w:t>4,806 (3.8)</w:t>
            </w:r>
          </w:p>
        </w:tc>
        <w:tc>
          <w:tcPr>
            <w:tcW w:w="1980" w:type="dxa"/>
            <w:shd w:val="clear" w:color="auto" w:fill="auto"/>
          </w:tcPr>
          <w:p w14:paraId="44DD6350" w14:textId="77777777" w:rsidR="00583A08" w:rsidRPr="00F076FB" w:rsidRDefault="00583A08" w:rsidP="00B338F6">
            <w:r>
              <w:t>3,039 (3.4)</w:t>
            </w:r>
          </w:p>
        </w:tc>
        <w:tc>
          <w:tcPr>
            <w:tcW w:w="1980" w:type="dxa"/>
            <w:shd w:val="clear" w:color="auto" w:fill="auto"/>
          </w:tcPr>
          <w:p w14:paraId="7C37DF82" w14:textId="77777777" w:rsidR="00583A08" w:rsidRPr="00F076FB" w:rsidRDefault="00583A08" w:rsidP="00B338F6">
            <w:r>
              <w:t>1,295 (4.3)</w:t>
            </w:r>
          </w:p>
        </w:tc>
        <w:tc>
          <w:tcPr>
            <w:tcW w:w="2070" w:type="dxa"/>
            <w:shd w:val="clear" w:color="auto" w:fill="auto"/>
          </w:tcPr>
          <w:p w14:paraId="06866A34" w14:textId="77777777" w:rsidR="00583A08" w:rsidRPr="00F076FB" w:rsidRDefault="00583A08" w:rsidP="00B338F6">
            <w:r>
              <w:t>355 (6.6)</w:t>
            </w:r>
          </w:p>
        </w:tc>
        <w:tc>
          <w:tcPr>
            <w:tcW w:w="2160" w:type="dxa"/>
            <w:shd w:val="clear" w:color="auto" w:fill="auto"/>
          </w:tcPr>
          <w:p w14:paraId="6DA4F6A0" w14:textId="77777777" w:rsidR="00583A08" w:rsidRPr="00F076FB" w:rsidRDefault="00583A08" w:rsidP="00B338F6">
            <w:r>
              <w:t>117 (5.9)</w:t>
            </w:r>
          </w:p>
        </w:tc>
      </w:tr>
      <w:tr w:rsidR="00583A08" w:rsidRPr="00F076FB" w14:paraId="3B29EBAA" w14:textId="77777777" w:rsidTr="00B338F6">
        <w:tc>
          <w:tcPr>
            <w:tcW w:w="2695" w:type="dxa"/>
            <w:shd w:val="clear" w:color="auto" w:fill="auto"/>
          </w:tcPr>
          <w:p w14:paraId="5A0776E4" w14:textId="77777777" w:rsidR="00583A08" w:rsidRPr="00F076FB" w:rsidRDefault="00583A08" w:rsidP="00B338F6">
            <w:pPr>
              <w:ind w:left="337"/>
            </w:pPr>
          </w:p>
        </w:tc>
        <w:tc>
          <w:tcPr>
            <w:tcW w:w="2070" w:type="dxa"/>
            <w:shd w:val="clear" w:color="auto" w:fill="auto"/>
          </w:tcPr>
          <w:p w14:paraId="6B68F326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3444EF58" w14:textId="77777777" w:rsidR="00583A08" w:rsidRPr="0073085E" w:rsidRDefault="00583A08" w:rsidP="00B338F6">
            <w:r>
              <w:t>1.9 (1.8, 1.9)</w:t>
            </w:r>
          </w:p>
        </w:tc>
        <w:tc>
          <w:tcPr>
            <w:tcW w:w="1980" w:type="dxa"/>
            <w:shd w:val="clear" w:color="auto" w:fill="auto"/>
          </w:tcPr>
          <w:p w14:paraId="539EC43B" w14:textId="77777777" w:rsidR="00583A08" w:rsidRPr="00F076FB" w:rsidRDefault="00583A08" w:rsidP="00B338F6">
            <w:r>
              <w:t>1.7 (1.6, 1.8)</w:t>
            </w:r>
          </w:p>
        </w:tc>
        <w:tc>
          <w:tcPr>
            <w:tcW w:w="1980" w:type="dxa"/>
            <w:shd w:val="clear" w:color="auto" w:fill="auto"/>
          </w:tcPr>
          <w:p w14:paraId="0CDAED4B" w14:textId="77777777" w:rsidR="00583A08" w:rsidRPr="00F076FB" w:rsidRDefault="00583A08" w:rsidP="00B338F6">
            <w:r>
              <w:t>2.2 (2.1, 2.3)</w:t>
            </w:r>
          </w:p>
        </w:tc>
        <w:tc>
          <w:tcPr>
            <w:tcW w:w="2070" w:type="dxa"/>
            <w:shd w:val="clear" w:color="auto" w:fill="auto"/>
          </w:tcPr>
          <w:p w14:paraId="45CE1243" w14:textId="77777777" w:rsidR="00583A08" w:rsidRPr="00F076FB" w:rsidRDefault="00583A08" w:rsidP="00B338F6">
            <w:r>
              <w:t>3.5 (3.1, 3.8)</w:t>
            </w:r>
          </w:p>
        </w:tc>
        <w:tc>
          <w:tcPr>
            <w:tcW w:w="2160" w:type="dxa"/>
            <w:shd w:val="clear" w:color="auto" w:fill="auto"/>
          </w:tcPr>
          <w:p w14:paraId="0D9F8124" w14:textId="77777777" w:rsidR="00583A08" w:rsidRPr="00A05CA0" w:rsidRDefault="00583A08" w:rsidP="00B338F6">
            <w:r>
              <w:t>3.0 (2.5, 3.7)</w:t>
            </w:r>
          </w:p>
        </w:tc>
      </w:tr>
      <w:tr w:rsidR="00583A08" w:rsidRPr="00F076FB" w14:paraId="0B15856B" w14:textId="77777777" w:rsidTr="00B338F6">
        <w:tc>
          <w:tcPr>
            <w:tcW w:w="2695" w:type="dxa"/>
            <w:shd w:val="clear" w:color="auto" w:fill="auto"/>
          </w:tcPr>
          <w:p w14:paraId="5242AB54" w14:textId="77777777" w:rsidR="00583A08" w:rsidRPr="00F076FB" w:rsidRDefault="00583A08" w:rsidP="00B338F6">
            <w:pPr>
              <w:ind w:left="158"/>
            </w:pPr>
            <w:r w:rsidRPr="00F076FB">
              <w:t>White</w:t>
            </w:r>
          </w:p>
        </w:tc>
        <w:tc>
          <w:tcPr>
            <w:tcW w:w="2070" w:type="dxa"/>
            <w:shd w:val="clear" w:color="auto" w:fill="auto"/>
          </w:tcPr>
          <w:p w14:paraId="62B395CC" w14:textId="77777777" w:rsidR="00583A08" w:rsidRPr="00F076FB" w:rsidRDefault="00583A08" w:rsidP="00B338F6">
            <w:r>
              <w:t>1,461,149 (25.6)</w:t>
            </w:r>
          </w:p>
        </w:tc>
        <w:tc>
          <w:tcPr>
            <w:tcW w:w="1980" w:type="dxa"/>
            <w:shd w:val="clear" w:color="auto" w:fill="auto"/>
          </w:tcPr>
          <w:p w14:paraId="1E869C9C" w14:textId="77777777" w:rsidR="00583A08" w:rsidRDefault="00583A08" w:rsidP="00B338F6">
            <w:r>
              <w:t>56,644 (44.8)</w:t>
            </w:r>
          </w:p>
        </w:tc>
        <w:tc>
          <w:tcPr>
            <w:tcW w:w="1980" w:type="dxa"/>
            <w:shd w:val="clear" w:color="auto" w:fill="auto"/>
          </w:tcPr>
          <w:p w14:paraId="2D32DCEC" w14:textId="77777777" w:rsidR="00583A08" w:rsidRDefault="00583A08" w:rsidP="00B338F6">
            <w:r>
              <w:t>39,132 (43.8)</w:t>
            </w:r>
          </w:p>
        </w:tc>
        <w:tc>
          <w:tcPr>
            <w:tcW w:w="1980" w:type="dxa"/>
            <w:shd w:val="clear" w:color="auto" w:fill="auto"/>
          </w:tcPr>
          <w:p w14:paraId="135211D2" w14:textId="77777777" w:rsidR="00583A08" w:rsidRDefault="00583A08" w:rsidP="00B338F6">
            <w:r>
              <w:t>14,051 (47.1)</w:t>
            </w:r>
          </w:p>
        </w:tc>
        <w:tc>
          <w:tcPr>
            <w:tcW w:w="2070" w:type="dxa"/>
            <w:shd w:val="clear" w:color="auto" w:fill="auto"/>
          </w:tcPr>
          <w:p w14:paraId="4E824EB9" w14:textId="77777777" w:rsidR="00583A08" w:rsidRDefault="00583A08" w:rsidP="00B338F6">
            <w:r>
              <w:t>2,614 (48.8)</w:t>
            </w:r>
          </w:p>
        </w:tc>
        <w:tc>
          <w:tcPr>
            <w:tcW w:w="2160" w:type="dxa"/>
            <w:shd w:val="clear" w:color="auto" w:fill="auto"/>
          </w:tcPr>
          <w:p w14:paraId="7812FA34" w14:textId="77777777" w:rsidR="00583A08" w:rsidRDefault="00583A08" w:rsidP="00B338F6">
            <w:r>
              <w:t>847 (42.3)</w:t>
            </w:r>
          </w:p>
        </w:tc>
      </w:tr>
      <w:tr w:rsidR="00583A08" w:rsidRPr="00F076FB" w14:paraId="60EAD553" w14:textId="77777777" w:rsidTr="00B338F6">
        <w:tc>
          <w:tcPr>
            <w:tcW w:w="2695" w:type="dxa"/>
            <w:shd w:val="clear" w:color="auto" w:fill="auto"/>
          </w:tcPr>
          <w:p w14:paraId="53AC1C55" w14:textId="77777777" w:rsidR="00583A08" w:rsidRPr="00F076FB" w:rsidRDefault="00583A08" w:rsidP="00B338F6">
            <w:pPr>
              <w:ind w:left="337"/>
            </w:pPr>
          </w:p>
        </w:tc>
        <w:tc>
          <w:tcPr>
            <w:tcW w:w="2070" w:type="dxa"/>
            <w:shd w:val="clear" w:color="auto" w:fill="auto"/>
          </w:tcPr>
          <w:p w14:paraId="0CC7C724" w14:textId="77777777" w:rsidR="00583A08" w:rsidRPr="00F076FB" w:rsidRDefault="00583A08" w:rsidP="00B338F6"/>
        </w:tc>
        <w:tc>
          <w:tcPr>
            <w:tcW w:w="1980" w:type="dxa"/>
            <w:shd w:val="clear" w:color="auto" w:fill="auto"/>
          </w:tcPr>
          <w:p w14:paraId="672F76E2" w14:textId="77777777" w:rsidR="00583A08" w:rsidRDefault="00583A08" w:rsidP="00B338F6">
            <w:r>
              <w:t>2.3 (2.3, 2.3)</w:t>
            </w:r>
          </w:p>
        </w:tc>
        <w:tc>
          <w:tcPr>
            <w:tcW w:w="1980" w:type="dxa"/>
            <w:shd w:val="clear" w:color="auto" w:fill="auto"/>
          </w:tcPr>
          <w:p w14:paraId="22F0AEE5" w14:textId="77777777" w:rsidR="00583A08" w:rsidRDefault="00583A08" w:rsidP="00B338F6">
            <w:r>
              <w:t>2.2 (2.2, 2.3)</w:t>
            </w:r>
          </w:p>
        </w:tc>
        <w:tc>
          <w:tcPr>
            <w:tcW w:w="1980" w:type="dxa"/>
            <w:shd w:val="clear" w:color="auto" w:fill="auto"/>
          </w:tcPr>
          <w:p w14:paraId="06724529" w14:textId="77777777" w:rsidR="00583A08" w:rsidRDefault="00583A08" w:rsidP="00B338F6">
            <w:r>
              <w:t>2.6 (2.5, 2.6)</w:t>
            </w:r>
          </w:p>
        </w:tc>
        <w:tc>
          <w:tcPr>
            <w:tcW w:w="2070" w:type="dxa"/>
            <w:shd w:val="clear" w:color="auto" w:fill="auto"/>
          </w:tcPr>
          <w:p w14:paraId="68D3F1AF" w14:textId="77777777" w:rsidR="00583A08" w:rsidRDefault="00583A08" w:rsidP="00B338F6">
            <w:r>
              <w:t>2.8 (2.6, 2.9)</w:t>
            </w:r>
          </w:p>
        </w:tc>
        <w:tc>
          <w:tcPr>
            <w:tcW w:w="2160" w:type="dxa"/>
            <w:shd w:val="clear" w:color="auto" w:fill="auto"/>
          </w:tcPr>
          <w:p w14:paraId="25EBC4D5" w14:textId="77777777" w:rsidR="00583A08" w:rsidRDefault="00583A08" w:rsidP="00B338F6">
            <w:r>
              <w:t>2.1 (2.0, 2.3)</w:t>
            </w:r>
          </w:p>
        </w:tc>
      </w:tr>
      <w:tr w:rsidR="00583A08" w:rsidRPr="00F076FB" w14:paraId="7ABEC77B" w14:textId="77777777" w:rsidTr="00B338F6">
        <w:tc>
          <w:tcPr>
            <w:tcW w:w="2695" w:type="dxa"/>
          </w:tcPr>
          <w:p w14:paraId="2C06C8F7" w14:textId="77777777" w:rsidR="00583A08" w:rsidRPr="00F076FB" w:rsidRDefault="00583A08" w:rsidP="00B338F6">
            <w:pPr>
              <w:rPr>
                <w:b/>
              </w:rPr>
            </w:pPr>
            <w:r w:rsidRPr="00F076FB">
              <w:rPr>
                <w:b/>
              </w:rPr>
              <w:t>Education (years)</w:t>
            </w:r>
          </w:p>
        </w:tc>
        <w:tc>
          <w:tcPr>
            <w:tcW w:w="2070" w:type="dxa"/>
          </w:tcPr>
          <w:p w14:paraId="1B587038" w14:textId="77777777" w:rsidR="00583A08" w:rsidRPr="00F076FB" w:rsidRDefault="00583A08" w:rsidP="00B338F6"/>
        </w:tc>
        <w:tc>
          <w:tcPr>
            <w:tcW w:w="1980" w:type="dxa"/>
          </w:tcPr>
          <w:p w14:paraId="2AD5C892" w14:textId="77777777" w:rsidR="00583A08" w:rsidRPr="00F076FB" w:rsidRDefault="00583A08" w:rsidP="00B338F6"/>
        </w:tc>
        <w:tc>
          <w:tcPr>
            <w:tcW w:w="1980" w:type="dxa"/>
          </w:tcPr>
          <w:p w14:paraId="667C53AA" w14:textId="77777777" w:rsidR="00583A08" w:rsidRPr="00F076FB" w:rsidRDefault="00583A08" w:rsidP="00B338F6"/>
        </w:tc>
        <w:tc>
          <w:tcPr>
            <w:tcW w:w="1980" w:type="dxa"/>
          </w:tcPr>
          <w:p w14:paraId="4AA29DAA" w14:textId="77777777" w:rsidR="00583A08" w:rsidRPr="00F076FB" w:rsidRDefault="00583A08" w:rsidP="00B338F6"/>
        </w:tc>
        <w:tc>
          <w:tcPr>
            <w:tcW w:w="2070" w:type="dxa"/>
          </w:tcPr>
          <w:p w14:paraId="5B8754BA" w14:textId="77777777" w:rsidR="00583A08" w:rsidRPr="00F076FB" w:rsidRDefault="00583A08" w:rsidP="00B338F6"/>
        </w:tc>
        <w:tc>
          <w:tcPr>
            <w:tcW w:w="2160" w:type="dxa"/>
          </w:tcPr>
          <w:p w14:paraId="71CA58D5" w14:textId="77777777" w:rsidR="00583A08" w:rsidRPr="00F076FB" w:rsidRDefault="00583A08" w:rsidP="00B338F6">
            <w:pPr>
              <w:rPr>
                <w:vertAlign w:val="superscript"/>
              </w:rPr>
            </w:pPr>
          </w:p>
        </w:tc>
      </w:tr>
      <w:tr w:rsidR="00583A08" w:rsidRPr="00F076FB" w14:paraId="24EABF40" w14:textId="77777777" w:rsidTr="00B338F6">
        <w:tc>
          <w:tcPr>
            <w:tcW w:w="2695" w:type="dxa"/>
          </w:tcPr>
          <w:p w14:paraId="03F7AD4D" w14:textId="77777777" w:rsidR="00583A08" w:rsidRPr="00F076FB" w:rsidRDefault="00583A08" w:rsidP="00B338F6">
            <w:r w:rsidRPr="00F076FB">
              <w:t>&lt;12</w:t>
            </w:r>
          </w:p>
        </w:tc>
        <w:tc>
          <w:tcPr>
            <w:tcW w:w="2070" w:type="dxa"/>
          </w:tcPr>
          <w:p w14:paraId="4FC020F0" w14:textId="77777777" w:rsidR="00583A08" w:rsidRPr="00F076FB" w:rsidRDefault="00583A08" w:rsidP="00B338F6">
            <w:r>
              <w:t>1,096,484 (19.2)</w:t>
            </w:r>
          </w:p>
        </w:tc>
        <w:tc>
          <w:tcPr>
            <w:tcW w:w="1980" w:type="dxa"/>
          </w:tcPr>
          <w:p w14:paraId="18BC7959" w14:textId="77777777" w:rsidR="00583A08" w:rsidRPr="00F076FB" w:rsidRDefault="00583A08" w:rsidP="00B338F6">
            <w:r>
              <w:t>12,019 (9.5)</w:t>
            </w:r>
          </w:p>
        </w:tc>
        <w:tc>
          <w:tcPr>
            <w:tcW w:w="1980" w:type="dxa"/>
          </w:tcPr>
          <w:p w14:paraId="1187FCDD" w14:textId="77777777" w:rsidR="00583A08" w:rsidRPr="00F076FB" w:rsidRDefault="00583A08" w:rsidP="00B338F6">
            <w:r>
              <w:t>8,345 (9.4)</w:t>
            </w:r>
          </w:p>
        </w:tc>
        <w:tc>
          <w:tcPr>
            <w:tcW w:w="1980" w:type="dxa"/>
          </w:tcPr>
          <w:p w14:paraId="28FC603C" w14:textId="77777777" w:rsidR="00583A08" w:rsidRPr="00F076FB" w:rsidRDefault="00583A08" w:rsidP="00B338F6">
            <w:r>
              <w:t>2,366 (7.9)</w:t>
            </w:r>
          </w:p>
        </w:tc>
        <w:tc>
          <w:tcPr>
            <w:tcW w:w="2070" w:type="dxa"/>
          </w:tcPr>
          <w:p w14:paraId="7504AF3E" w14:textId="77777777" w:rsidR="00583A08" w:rsidRPr="00F076FB" w:rsidRDefault="00583A08" w:rsidP="00B338F6">
            <w:r>
              <w:t>923 (17.2)</w:t>
            </w:r>
          </w:p>
        </w:tc>
        <w:tc>
          <w:tcPr>
            <w:tcW w:w="2160" w:type="dxa"/>
          </w:tcPr>
          <w:p w14:paraId="4FC3C85F" w14:textId="77777777" w:rsidR="00583A08" w:rsidRPr="00F076FB" w:rsidRDefault="00583A08" w:rsidP="00B338F6">
            <w:r>
              <w:t>385 (19.2)</w:t>
            </w:r>
          </w:p>
        </w:tc>
      </w:tr>
      <w:tr w:rsidR="00583A08" w:rsidRPr="00F076FB" w14:paraId="4A7A0461" w14:textId="77777777" w:rsidTr="00B338F6">
        <w:tc>
          <w:tcPr>
            <w:tcW w:w="2695" w:type="dxa"/>
          </w:tcPr>
          <w:p w14:paraId="5CB7D2D0" w14:textId="77777777" w:rsidR="00583A08" w:rsidRPr="00F076FB" w:rsidRDefault="00583A08" w:rsidP="00B338F6"/>
        </w:tc>
        <w:tc>
          <w:tcPr>
            <w:tcW w:w="2070" w:type="dxa"/>
          </w:tcPr>
          <w:p w14:paraId="131F6A3B" w14:textId="77777777" w:rsidR="00583A08" w:rsidRPr="00F076FB" w:rsidRDefault="00583A08" w:rsidP="00B338F6"/>
        </w:tc>
        <w:tc>
          <w:tcPr>
            <w:tcW w:w="1980" w:type="dxa"/>
          </w:tcPr>
          <w:p w14:paraId="373B05CB" w14:textId="77777777" w:rsidR="00583A08" w:rsidRPr="00F076FB" w:rsidRDefault="00583A08" w:rsidP="00B338F6">
            <w:r>
              <w:t>0.5 (0.5, 0.5)</w:t>
            </w:r>
          </w:p>
        </w:tc>
        <w:tc>
          <w:tcPr>
            <w:tcW w:w="1980" w:type="dxa"/>
          </w:tcPr>
          <w:p w14:paraId="6E5A049A" w14:textId="77777777" w:rsidR="00583A08" w:rsidRPr="00F076FB" w:rsidRDefault="00583A08" w:rsidP="00B338F6">
            <w:r>
              <w:t>0.5 (0.5, 0.5)</w:t>
            </w:r>
          </w:p>
        </w:tc>
        <w:tc>
          <w:tcPr>
            <w:tcW w:w="1980" w:type="dxa"/>
          </w:tcPr>
          <w:p w14:paraId="0E6F6935" w14:textId="77777777" w:rsidR="00583A08" w:rsidRPr="00F076FB" w:rsidRDefault="00583A08" w:rsidP="00B338F6">
            <w:r>
              <w:t>0.5 (0.4, 0.5)</w:t>
            </w:r>
          </w:p>
        </w:tc>
        <w:tc>
          <w:tcPr>
            <w:tcW w:w="2070" w:type="dxa"/>
          </w:tcPr>
          <w:p w14:paraId="6323C109" w14:textId="77777777" w:rsidR="00583A08" w:rsidRPr="00F076FB" w:rsidRDefault="00583A08" w:rsidP="00B338F6">
            <w:r>
              <w:t>0.7 (0.6, 0.8)</w:t>
            </w:r>
          </w:p>
        </w:tc>
        <w:tc>
          <w:tcPr>
            <w:tcW w:w="2160" w:type="dxa"/>
          </w:tcPr>
          <w:p w14:paraId="6DB16B9B" w14:textId="77777777" w:rsidR="00583A08" w:rsidRPr="00A05CA0" w:rsidRDefault="00583A08" w:rsidP="00B338F6">
            <w:r w:rsidRPr="00A05CA0">
              <w:t>0.8 (0.7, 0.9)</w:t>
            </w:r>
          </w:p>
        </w:tc>
      </w:tr>
      <w:tr w:rsidR="00583A08" w:rsidRPr="00F076FB" w14:paraId="68E74BA3" w14:textId="77777777" w:rsidTr="00B338F6">
        <w:tc>
          <w:tcPr>
            <w:tcW w:w="2695" w:type="dxa"/>
          </w:tcPr>
          <w:p w14:paraId="4606ECCE" w14:textId="77777777" w:rsidR="00583A08" w:rsidRPr="00F076FB" w:rsidRDefault="00583A08" w:rsidP="00B338F6">
            <w:r w:rsidRPr="00F076FB">
              <w:t>12</w:t>
            </w:r>
          </w:p>
        </w:tc>
        <w:tc>
          <w:tcPr>
            <w:tcW w:w="2070" w:type="dxa"/>
          </w:tcPr>
          <w:p w14:paraId="12B78670" w14:textId="77777777" w:rsidR="00583A08" w:rsidRPr="00F076FB" w:rsidRDefault="00583A08" w:rsidP="00B338F6">
            <w:r>
              <w:t>1,418,250 (24.8)</w:t>
            </w:r>
          </w:p>
        </w:tc>
        <w:tc>
          <w:tcPr>
            <w:tcW w:w="1980" w:type="dxa"/>
          </w:tcPr>
          <w:p w14:paraId="25AD23DF" w14:textId="77777777" w:rsidR="00583A08" w:rsidRPr="00F076FB" w:rsidRDefault="00583A08" w:rsidP="00B338F6">
            <w:r>
              <w:t>30,108 (23.8)</w:t>
            </w:r>
          </w:p>
        </w:tc>
        <w:tc>
          <w:tcPr>
            <w:tcW w:w="1980" w:type="dxa"/>
          </w:tcPr>
          <w:p w14:paraId="7E45E9CA" w14:textId="77777777" w:rsidR="00583A08" w:rsidRPr="00F076FB" w:rsidRDefault="00583A08" w:rsidP="00B338F6">
            <w:r>
              <w:t>21,003 (23.5)</w:t>
            </w:r>
          </w:p>
        </w:tc>
        <w:tc>
          <w:tcPr>
            <w:tcW w:w="1980" w:type="dxa"/>
          </w:tcPr>
          <w:p w14:paraId="5B26EB09" w14:textId="77777777" w:rsidR="00583A08" w:rsidRPr="00F076FB" w:rsidRDefault="00583A08" w:rsidP="00B338F6">
            <w:r>
              <w:t>6,787 (22.7)</w:t>
            </w:r>
          </w:p>
        </w:tc>
        <w:tc>
          <w:tcPr>
            <w:tcW w:w="2070" w:type="dxa"/>
          </w:tcPr>
          <w:p w14:paraId="7F138D76" w14:textId="77777777" w:rsidR="00583A08" w:rsidRPr="00F076FB" w:rsidRDefault="00583A08" w:rsidP="00B338F6">
            <w:r>
              <w:t>1,719 (32.1)</w:t>
            </w:r>
          </w:p>
        </w:tc>
        <w:tc>
          <w:tcPr>
            <w:tcW w:w="2160" w:type="dxa"/>
          </w:tcPr>
          <w:p w14:paraId="2C26D5DD" w14:textId="77777777" w:rsidR="00583A08" w:rsidRPr="00F076FB" w:rsidRDefault="00583A08" w:rsidP="00B338F6">
            <w:r>
              <w:t>599 (29.9)</w:t>
            </w:r>
          </w:p>
        </w:tc>
      </w:tr>
      <w:tr w:rsidR="00583A08" w:rsidRPr="00F076FB" w14:paraId="558B3DF0" w14:textId="77777777" w:rsidTr="00B338F6">
        <w:tc>
          <w:tcPr>
            <w:tcW w:w="2695" w:type="dxa"/>
          </w:tcPr>
          <w:p w14:paraId="0C4D8994" w14:textId="77777777" w:rsidR="00583A08" w:rsidRPr="00F076FB" w:rsidRDefault="00583A08" w:rsidP="00B338F6"/>
        </w:tc>
        <w:tc>
          <w:tcPr>
            <w:tcW w:w="2070" w:type="dxa"/>
          </w:tcPr>
          <w:p w14:paraId="15A3B2AF" w14:textId="77777777" w:rsidR="00583A08" w:rsidRPr="00F076FB" w:rsidRDefault="00583A08" w:rsidP="00B338F6">
            <w:r>
              <w:t>Reference</w:t>
            </w:r>
          </w:p>
        </w:tc>
        <w:tc>
          <w:tcPr>
            <w:tcW w:w="1980" w:type="dxa"/>
          </w:tcPr>
          <w:p w14:paraId="440A94BA" w14:textId="77777777" w:rsidR="00583A08" w:rsidRPr="00F076FB" w:rsidRDefault="00583A08" w:rsidP="00B338F6"/>
        </w:tc>
        <w:tc>
          <w:tcPr>
            <w:tcW w:w="1980" w:type="dxa"/>
          </w:tcPr>
          <w:p w14:paraId="64F88367" w14:textId="77777777" w:rsidR="00583A08" w:rsidRPr="00F076FB" w:rsidRDefault="00583A08" w:rsidP="00B338F6"/>
        </w:tc>
        <w:tc>
          <w:tcPr>
            <w:tcW w:w="1980" w:type="dxa"/>
          </w:tcPr>
          <w:p w14:paraId="2CD5EC79" w14:textId="77777777" w:rsidR="00583A08" w:rsidRPr="00F076FB" w:rsidRDefault="00583A08" w:rsidP="00B338F6"/>
        </w:tc>
        <w:tc>
          <w:tcPr>
            <w:tcW w:w="2070" w:type="dxa"/>
          </w:tcPr>
          <w:p w14:paraId="25DDA092" w14:textId="77777777" w:rsidR="00583A08" w:rsidRPr="00F076FB" w:rsidRDefault="00583A08" w:rsidP="00B338F6"/>
        </w:tc>
        <w:tc>
          <w:tcPr>
            <w:tcW w:w="2160" w:type="dxa"/>
          </w:tcPr>
          <w:p w14:paraId="4265C6DF" w14:textId="77777777" w:rsidR="00583A08" w:rsidRPr="00F076FB" w:rsidRDefault="00583A08" w:rsidP="00B338F6"/>
        </w:tc>
      </w:tr>
      <w:tr w:rsidR="00583A08" w:rsidRPr="00F076FB" w14:paraId="56FC899A" w14:textId="77777777" w:rsidTr="00B338F6">
        <w:tc>
          <w:tcPr>
            <w:tcW w:w="2695" w:type="dxa"/>
          </w:tcPr>
          <w:p w14:paraId="59D413BA" w14:textId="77777777" w:rsidR="00583A08" w:rsidRPr="00F076FB" w:rsidRDefault="00583A08" w:rsidP="00B338F6">
            <w:r w:rsidRPr="00F076FB">
              <w:t>&gt;12</w:t>
            </w:r>
          </w:p>
        </w:tc>
        <w:tc>
          <w:tcPr>
            <w:tcW w:w="2070" w:type="dxa"/>
          </w:tcPr>
          <w:p w14:paraId="3805A3DB" w14:textId="77777777" w:rsidR="00583A08" w:rsidRPr="00F076FB" w:rsidRDefault="00583A08" w:rsidP="00B338F6">
            <w:r>
              <w:t>2,955,133 (51.8)</w:t>
            </w:r>
          </w:p>
        </w:tc>
        <w:tc>
          <w:tcPr>
            <w:tcW w:w="1980" w:type="dxa"/>
          </w:tcPr>
          <w:p w14:paraId="4B6BE7DE" w14:textId="77777777" w:rsidR="00583A08" w:rsidRPr="00F076FB" w:rsidRDefault="00583A08" w:rsidP="00B338F6">
            <w:r>
              <w:t>77,667 (61.4)</w:t>
            </w:r>
          </w:p>
        </w:tc>
        <w:tc>
          <w:tcPr>
            <w:tcW w:w="1980" w:type="dxa"/>
          </w:tcPr>
          <w:p w14:paraId="05AB0B4A" w14:textId="77777777" w:rsidR="00583A08" w:rsidRPr="00F076FB" w:rsidRDefault="00583A08" w:rsidP="00B338F6">
            <w:r>
              <w:t>55,398 (62.0)</w:t>
            </w:r>
          </w:p>
        </w:tc>
        <w:tc>
          <w:tcPr>
            <w:tcW w:w="1980" w:type="dxa"/>
          </w:tcPr>
          <w:p w14:paraId="0DDCCEFB" w14:textId="77777777" w:rsidR="00583A08" w:rsidRPr="00F076FB" w:rsidRDefault="00583A08" w:rsidP="00B338F6">
            <w:r>
              <w:t>18,898 (63.6)</w:t>
            </w:r>
          </w:p>
        </w:tc>
        <w:tc>
          <w:tcPr>
            <w:tcW w:w="2070" w:type="dxa"/>
          </w:tcPr>
          <w:p w14:paraId="6AFD3664" w14:textId="77777777" w:rsidR="00583A08" w:rsidRPr="00F076FB" w:rsidRDefault="00583A08" w:rsidP="00B338F6">
            <w:r>
              <w:t>2,421 (45.2)</w:t>
            </w:r>
          </w:p>
        </w:tc>
        <w:tc>
          <w:tcPr>
            <w:tcW w:w="2160" w:type="dxa"/>
          </w:tcPr>
          <w:p w14:paraId="0F1C97E9" w14:textId="77777777" w:rsidR="00583A08" w:rsidRPr="00F076FB" w:rsidRDefault="00583A08" w:rsidP="00B338F6">
            <w:r>
              <w:t>864 (43.2)</w:t>
            </w:r>
          </w:p>
        </w:tc>
      </w:tr>
      <w:tr w:rsidR="00583A08" w:rsidRPr="00F076FB" w14:paraId="75A19471" w14:textId="77777777" w:rsidTr="00B338F6">
        <w:tc>
          <w:tcPr>
            <w:tcW w:w="2695" w:type="dxa"/>
          </w:tcPr>
          <w:p w14:paraId="3137CF7C" w14:textId="77777777" w:rsidR="00583A08" w:rsidRPr="00F076FB" w:rsidRDefault="00583A08" w:rsidP="00B338F6"/>
        </w:tc>
        <w:tc>
          <w:tcPr>
            <w:tcW w:w="2070" w:type="dxa"/>
          </w:tcPr>
          <w:p w14:paraId="451F8929" w14:textId="77777777" w:rsidR="00583A08" w:rsidRPr="00F076FB" w:rsidRDefault="00583A08" w:rsidP="00B338F6"/>
        </w:tc>
        <w:tc>
          <w:tcPr>
            <w:tcW w:w="1980" w:type="dxa"/>
          </w:tcPr>
          <w:p w14:paraId="65DDBDD0" w14:textId="77777777" w:rsidR="00583A08" w:rsidRPr="00F076FB" w:rsidRDefault="00583A08" w:rsidP="00B338F6">
            <w:r>
              <w:t>1.2 (1.2, 1.2)</w:t>
            </w:r>
          </w:p>
        </w:tc>
        <w:tc>
          <w:tcPr>
            <w:tcW w:w="1980" w:type="dxa"/>
          </w:tcPr>
          <w:p w14:paraId="06C7BF30" w14:textId="77777777" w:rsidR="00583A08" w:rsidRPr="00F076FB" w:rsidRDefault="00583A08" w:rsidP="00B338F6">
            <w:r>
              <w:t>1.3 (1.2, 1.3)</w:t>
            </w:r>
          </w:p>
        </w:tc>
        <w:tc>
          <w:tcPr>
            <w:tcW w:w="1980" w:type="dxa"/>
          </w:tcPr>
          <w:p w14:paraId="37FE5A1F" w14:textId="77777777" w:rsidR="00583A08" w:rsidRPr="00F076FB" w:rsidRDefault="00583A08" w:rsidP="00B338F6">
            <w:r>
              <w:t>1.3 (1.3, 1.4)</w:t>
            </w:r>
          </w:p>
        </w:tc>
        <w:tc>
          <w:tcPr>
            <w:tcW w:w="2070" w:type="dxa"/>
          </w:tcPr>
          <w:p w14:paraId="33D42E41" w14:textId="77777777" w:rsidR="00583A08" w:rsidRPr="00F076FB" w:rsidRDefault="00583A08" w:rsidP="00B338F6">
            <w:r>
              <w:t>0.7 (0.6, 0.7)</w:t>
            </w:r>
          </w:p>
        </w:tc>
        <w:tc>
          <w:tcPr>
            <w:tcW w:w="2160" w:type="dxa"/>
          </w:tcPr>
          <w:p w14:paraId="6DFF4907" w14:textId="77777777" w:rsidR="00583A08" w:rsidRPr="00F076FB" w:rsidRDefault="00583A08" w:rsidP="00B338F6">
            <w:r>
              <w:t>0.7 (0.6, 0.8)</w:t>
            </w:r>
          </w:p>
        </w:tc>
      </w:tr>
      <w:tr w:rsidR="00583A08" w:rsidRPr="00F076FB" w14:paraId="487E0215" w14:textId="77777777" w:rsidTr="00B338F6">
        <w:tc>
          <w:tcPr>
            <w:tcW w:w="2695" w:type="dxa"/>
          </w:tcPr>
          <w:p w14:paraId="52C8997A" w14:textId="77777777" w:rsidR="00583A08" w:rsidRPr="00F076FB" w:rsidRDefault="00583A08" w:rsidP="00B338F6">
            <w:pPr>
              <w:rPr>
                <w:b/>
              </w:rPr>
            </w:pPr>
            <w:r w:rsidRPr="00F076FB">
              <w:rPr>
                <w:b/>
              </w:rPr>
              <w:t>Payer for delivery</w:t>
            </w:r>
          </w:p>
        </w:tc>
        <w:tc>
          <w:tcPr>
            <w:tcW w:w="2070" w:type="dxa"/>
          </w:tcPr>
          <w:p w14:paraId="74B4C2D8" w14:textId="77777777" w:rsidR="00583A08" w:rsidRPr="00F076FB" w:rsidRDefault="00583A08" w:rsidP="00B338F6"/>
        </w:tc>
        <w:tc>
          <w:tcPr>
            <w:tcW w:w="1980" w:type="dxa"/>
          </w:tcPr>
          <w:p w14:paraId="55A3DD64" w14:textId="77777777" w:rsidR="00583A08" w:rsidRPr="00F076FB" w:rsidRDefault="00583A08" w:rsidP="00B338F6"/>
        </w:tc>
        <w:tc>
          <w:tcPr>
            <w:tcW w:w="1980" w:type="dxa"/>
          </w:tcPr>
          <w:p w14:paraId="0A71282A" w14:textId="77777777" w:rsidR="00583A08" w:rsidRPr="00F076FB" w:rsidRDefault="00583A08" w:rsidP="00B338F6"/>
        </w:tc>
        <w:tc>
          <w:tcPr>
            <w:tcW w:w="1980" w:type="dxa"/>
          </w:tcPr>
          <w:p w14:paraId="321E76C6" w14:textId="77777777" w:rsidR="00583A08" w:rsidRPr="00F076FB" w:rsidRDefault="00583A08" w:rsidP="00B338F6"/>
        </w:tc>
        <w:tc>
          <w:tcPr>
            <w:tcW w:w="2070" w:type="dxa"/>
          </w:tcPr>
          <w:p w14:paraId="55BF6784" w14:textId="77777777" w:rsidR="00583A08" w:rsidRPr="00F076FB" w:rsidRDefault="00583A08" w:rsidP="00B338F6"/>
        </w:tc>
        <w:tc>
          <w:tcPr>
            <w:tcW w:w="2160" w:type="dxa"/>
          </w:tcPr>
          <w:p w14:paraId="2AF307C6" w14:textId="77777777" w:rsidR="00583A08" w:rsidRPr="00F076FB" w:rsidRDefault="00583A08" w:rsidP="00B338F6"/>
        </w:tc>
      </w:tr>
      <w:tr w:rsidR="00583A08" w:rsidRPr="00F076FB" w14:paraId="6BD697F1" w14:textId="77777777" w:rsidTr="00B338F6">
        <w:tc>
          <w:tcPr>
            <w:tcW w:w="2695" w:type="dxa"/>
          </w:tcPr>
          <w:p w14:paraId="2522C097" w14:textId="77777777" w:rsidR="00583A08" w:rsidRPr="00F076FB" w:rsidRDefault="00583A08" w:rsidP="00B338F6">
            <w:r w:rsidRPr="00F076FB">
              <w:t>Private</w:t>
            </w:r>
          </w:p>
        </w:tc>
        <w:tc>
          <w:tcPr>
            <w:tcW w:w="2070" w:type="dxa"/>
          </w:tcPr>
          <w:p w14:paraId="414315FB" w14:textId="77777777" w:rsidR="00583A08" w:rsidRPr="00F076FB" w:rsidRDefault="00583A08" w:rsidP="00B338F6">
            <w:r>
              <w:t>2,703,474 (47.4)</w:t>
            </w:r>
          </w:p>
        </w:tc>
        <w:tc>
          <w:tcPr>
            <w:tcW w:w="1980" w:type="dxa"/>
          </w:tcPr>
          <w:p w14:paraId="45AF0FB5" w14:textId="77777777" w:rsidR="00583A08" w:rsidRPr="00F076FB" w:rsidRDefault="00583A08" w:rsidP="00B338F6">
            <w:r>
              <w:t>77,064 (60.9)</w:t>
            </w:r>
          </w:p>
        </w:tc>
        <w:tc>
          <w:tcPr>
            <w:tcW w:w="1980" w:type="dxa"/>
          </w:tcPr>
          <w:p w14:paraId="67FA5E34" w14:textId="77777777" w:rsidR="00583A08" w:rsidRPr="00F076FB" w:rsidRDefault="00583A08" w:rsidP="00B338F6">
            <w:r>
              <w:t>55,478 (62.1)</w:t>
            </w:r>
          </w:p>
        </w:tc>
        <w:tc>
          <w:tcPr>
            <w:tcW w:w="1980" w:type="dxa"/>
          </w:tcPr>
          <w:p w14:paraId="0AFCEDBA" w14:textId="77777777" w:rsidR="00583A08" w:rsidRPr="00F076FB" w:rsidRDefault="00583A08" w:rsidP="00B338F6">
            <w:r>
              <w:t>19,036 (63.8)</w:t>
            </w:r>
          </w:p>
        </w:tc>
        <w:tc>
          <w:tcPr>
            <w:tcW w:w="2070" w:type="dxa"/>
          </w:tcPr>
          <w:p w14:paraId="24389D36" w14:textId="77777777" w:rsidR="00583A08" w:rsidRPr="00F076FB" w:rsidRDefault="00583A08" w:rsidP="00B338F6">
            <w:r>
              <w:t>1,939 (36.2)</w:t>
            </w:r>
          </w:p>
        </w:tc>
        <w:tc>
          <w:tcPr>
            <w:tcW w:w="2160" w:type="dxa"/>
          </w:tcPr>
          <w:p w14:paraId="2AF3F3A4" w14:textId="77777777" w:rsidR="00583A08" w:rsidRPr="00F076FB" w:rsidRDefault="00583A08" w:rsidP="00B338F6">
            <w:r>
              <w:t>611 (30.5)</w:t>
            </w:r>
          </w:p>
        </w:tc>
      </w:tr>
      <w:tr w:rsidR="00583A08" w:rsidRPr="00F076FB" w14:paraId="4AD93220" w14:textId="77777777" w:rsidTr="00B338F6">
        <w:tc>
          <w:tcPr>
            <w:tcW w:w="2695" w:type="dxa"/>
          </w:tcPr>
          <w:p w14:paraId="228FEFB0" w14:textId="77777777" w:rsidR="00583A08" w:rsidRPr="00F076FB" w:rsidRDefault="00583A08" w:rsidP="00B338F6"/>
        </w:tc>
        <w:tc>
          <w:tcPr>
            <w:tcW w:w="2070" w:type="dxa"/>
          </w:tcPr>
          <w:p w14:paraId="06EB0596" w14:textId="77777777" w:rsidR="00583A08" w:rsidRPr="00F076FB" w:rsidRDefault="00583A08" w:rsidP="00B338F6">
            <w:r>
              <w:t>Reference</w:t>
            </w:r>
          </w:p>
        </w:tc>
        <w:tc>
          <w:tcPr>
            <w:tcW w:w="1980" w:type="dxa"/>
          </w:tcPr>
          <w:p w14:paraId="01420C62" w14:textId="77777777" w:rsidR="00583A08" w:rsidRPr="00F076FB" w:rsidRDefault="00583A08" w:rsidP="00B338F6"/>
        </w:tc>
        <w:tc>
          <w:tcPr>
            <w:tcW w:w="1980" w:type="dxa"/>
          </w:tcPr>
          <w:p w14:paraId="5DE1CA9D" w14:textId="77777777" w:rsidR="00583A08" w:rsidRPr="00F076FB" w:rsidRDefault="00583A08" w:rsidP="00B338F6"/>
        </w:tc>
        <w:tc>
          <w:tcPr>
            <w:tcW w:w="1980" w:type="dxa"/>
          </w:tcPr>
          <w:p w14:paraId="3A26E006" w14:textId="77777777" w:rsidR="00583A08" w:rsidRPr="00F076FB" w:rsidRDefault="00583A08" w:rsidP="00B338F6"/>
        </w:tc>
        <w:tc>
          <w:tcPr>
            <w:tcW w:w="2070" w:type="dxa"/>
          </w:tcPr>
          <w:p w14:paraId="006D1635" w14:textId="77777777" w:rsidR="00583A08" w:rsidRPr="00F076FB" w:rsidRDefault="00583A08" w:rsidP="00B338F6"/>
        </w:tc>
        <w:tc>
          <w:tcPr>
            <w:tcW w:w="2160" w:type="dxa"/>
          </w:tcPr>
          <w:p w14:paraId="73F9A26D" w14:textId="77777777" w:rsidR="00583A08" w:rsidRPr="00F076FB" w:rsidRDefault="00583A08" w:rsidP="00B338F6"/>
        </w:tc>
      </w:tr>
      <w:tr w:rsidR="00583A08" w:rsidRPr="00F076FB" w14:paraId="538D5D7B" w14:textId="77777777" w:rsidTr="00B338F6">
        <w:tc>
          <w:tcPr>
            <w:tcW w:w="2695" w:type="dxa"/>
          </w:tcPr>
          <w:p w14:paraId="0964C4AE" w14:textId="77777777" w:rsidR="00583A08" w:rsidRPr="00F076FB" w:rsidRDefault="00583A08" w:rsidP="00B338F6">
            <w:r w:rsidRPr="00F076FB">
              <w:t>Public</w:t>
            </w:r>
          </w:p>
        </w:tc>
        <w:tc>
          <w:tcPr>
            <w:tcW w:w="2070" w:type="dxa"/>
          </w:tcPr>
          <w:p w14:paraId="79D9EC86" w14:textId="77777777" w:rsidR="00583A08" w:rsidRPr="00F076FB" w:rsidRDefault="00583A08" w:rsidP="00B338F6">
            <w:r>
              <w:t>2,651,818 (46.4)</w:t>
            </w:r>
          </w:p>
        </w:tc>
        <w:tc>
          <w:tcPr>
            <w:tcW w:w="1980" w:type="dxa"/>
          </w:tcPr>
          <w:p w14:paraId="3853BC0D" w14:textId="77777777" w:rsidR="00583A08" w:rsidRPr="00F076FB" w:rsidRDefault="00583A08" w:rsidP="00B338F6">
            <w:r>
              <w:t>44,514 (35.2)</w:t>
            </w:r>
          </w:p>
        </w:tc>
        <w:tc>
          <w:tcPr>
            <w:tcW w:w="1980" w:type="dxa"/>
          </w:tcPr>
          <w:p w14:paraId="7F6223CC" w14:textId="77777777" w:rsidR="00583A08" w:rsidRPr="00F076FB" w:rsidRDefault="00583A08" w:rsidP="00B338F6">
            <w:r>
              <w:t>30,416 (34.1)</w:t>
            </w:r>
          </w:p>
        </w:tc>
        <w:tc>
          <w:tcPr>
            <w:tcW w:w="1980" w:type="dxa"/>
          </w:tcPr>
          <w:p w14:paraId="73044A95" w14:textId="77777777" w:rsidR="00583A08" w:rsidRPr="00F076FB" w:rsidRDefault="00583A08" w:rsidP="00B338F6">
            <w:r>
              <w:t>9,687 (32.5)</w:t>
            </w:r>
          </w:p>
        </w:tc>
        <w:tc>
          <w:tcPr>
            <w:tcW w:w="2070" w:type="dxa"/>
          </w:tcPr>
          <w:p w14:paraId="06AE318A" w14:textId="77777777" w:rsidR="00583A08" w:rsidRPr="00F076FB" w:rsidRDefault="00583A08" w:rsidP="00B338F6">
            <w:r>
              <w:t>3,133 (58.5)</w:t>
            </w:r>
          </w:p>
        </w:tc>
        <w:tc>
          <w:tcPr>
            <w:tcW w:w="2160" w:type="dxa"/>
          </w:tcPr>
          <w:p w14:paraId="63AF34E7" w14:textId="77777777" w:rsidR="00583A08" w:rsidRPr="00F076FB" w:rsidRDefault="00583A08" w:rsidP="00B338F6">
            <w:r>
              <w:t>1,278 (63.9)</w:t>
            </w:r>
          </w:p>
        </w:tc>
      </w:tr>
      <w:tr w:rsidR="00583A08" w:rsidRPr="00F076FB" w14:paraId="5E14F66D" w14:textId="77777777" w:rsidTr="00B338F6">
        <w:tc>
          <w:tcPr>
            <w:tcW w:w="2695" w:type="dxa"/>
          </w:tcPr>
          <w:p w14:paraId="7148102C" w14:textId="77777777" w:rsidR="00583A08" w:rsidRPr="00F076FB" w:rsidRDefault="00583A08" w:rsidP="00B338F6"/>
        </w:tc>
        <w:tc>
          <w:tcPr>
            <w:tcW w:w="2070" w:type="dxa"/>
          </w:tcPr>
          <w:p w14:paraId="74A155AD" w14:textId="77777777" w:rsidR="00583A08" w:rsidRPr="00F076FB" w:rsidRDefault="00583A08" w:rsidP="00B338F6"/>
        </w:tc>
        <w:tc>
          <w:tcPr>
            <w:tcW w:w="1980" w:type="dxa"/>
          </w:tcPr>
          <w:p w14:paraId="6C60CB0D" w14:textId="77777777" w:rsidR="00583A08" w:rsidRPr="00F076FB" w:rsidRDefault="00583A08" w:rsidP="00B338F6">
            <w:r>
              <w:t>0.6 (0.6, 0.6)</w:t>
            </w:r>
          </w:p>
        </w:tc>
        <w:tc>
          <w:tcPr>
            <w:tcW w:w="1980" w:type="dxa"/>
          </w:tcPr>
          <w:p w14:paraId="585A9FA4" w14:textId="77777777" w:rsidR="00583A08" w:rsidRPr="00F076FB" w:rsidRDefault="00583A08" w:rsidP="00B338F6">
            <w:r>
              <w:t>0.6 (0.6, 0.6)</w:t>
            </w:r>
          </w:p>
        </w:tc>
        <w:tc>
          <w:tcPr>
            <w:tcW w:w="1980" w:type="dxa"/>
          </w:tcPr>
          <w:p w14:paraId="27AB4267" w14:textId="77777777" w:rsidR="00583A08" w:rsidRPr="00F076FB" w:rsidRDefault="00583A08" w:rsidP="00B338F6">
            <w:r>
              <w:t>0.5 (0.5, 0.5)</w:t>
            </w:r>
          </w:p>
        </w:tc>
        <w:tc>
          <w:tcPr>
            <w:tcW w:w="2070" w:type="dxa"/>
          </w:tcPr>
          <w:p w14:paraId="701F2B81" w14:textId="77777777" w:rsidR="00583A08" w:rsidRPr="00F076FB" w:rsidRDefault="00583A08" w:rsidP="00B338F6">
            <w:r>
              <w:t>1.6 (1.6, 1.7)</w:t>
            </w:r>
          </w:p>
        </w:tc>
        <w:tc>
          <w:tcPr>
            <w:tcW w:w="2160" w:type="dxa"/>
          </w:tcPr>
          <w:p w14:paraId="76D4D5A4" w14:textId="77777777" w:rsidR="00583A08" w:rsidRPr="00F076FB" w:rsidRDefault="00583A08" w:rsidP="00B338F6">
            <w:r>
              <w:t>2.1 (1.9, 2.3)</w:t>
            </w:r>
          </w:p>
        </w:tc>
      </w:tr>
      <w:tr w:rsidR="00583A08" w:rsidRPr="00F076FB" w14:paraId="7C54E2AD" w14:textId="77777777" w:rsidTr="00B338F6">
        <w:tc>
          <w:tcPr>
            <w:tcW w:w="2695" w:type="dxa"/>
          </w:tcPr>
          <w:p w14:paraId="653EAB8E" w14:textId="77777777" w:rsidR="00583A08" w:rsidRPr="00F076FB" w:rsidRDefault="00583A08" w:rsidP="00B338F6">
            <w:r w:rsidRPr="00F076FB">
              <w:t>TRICARE</w:t>
            </w:r>
            <w:r>
              <w:t xml:space="preserve"> (Active Duty Military)</w:t>
            </w:r>
          </w:p>
        </w:tc>
        <w:tc>
          <w:tcPr>
            <w:tcW w:w="2070" w:type="dxa"/>
          </w:tcPr>
          <w:p w14:paraId="30485F5F" w14:textId="77777777" w:rsidR="00583A08" w:rsidRPr="00F076FB" w:rsidRDefault="00583A08" w:rsidP="00B338F6">
            <w:r>
              <w:t>24,625 (0.4)</w:t>
            </w:r>
          </w:p>
        </w:tc>
        <w:tc>
          <w:tcPr>
            <w:tcW w:w="1980" w:type="dxa"/>
          </w:tcPr>
          <w:p w14:paraId="637F91DB" w14:textId="77777777" w:rsidR="00583A08" w:rsidRPr="00F076FB" w:rsidRDefault="00583A08" w:rsidP="00B338F6">
            <w:r>
              <w:t>848 (0.7)</w:t>
            </w:r>
          </w:p>
        </w:tc>
        <w:tc>
          <w:tcPr>
            <w:tcW w:w="1980" w:type="dxa"/>
          </w:tcPr>
          <w:p w14:paraId="300B704D" w14:textId="77777777" w:rsidR="00583A08" w:rsidRPr="00F076FB" w:rsidRDefault="00583A08" w:rsidP="00B338F6">
            <w:r>
              <w:t>553 (0.6)</w:t>
            </w:r>
          </w:p>
        </w:tc>
        <w:tc>
          <w:tcPr>
            <w:tcW w:w="1980" w:type="dxa"/>
          </w:tcPr>
          <w:p w14:paraId="41E00979" w14:textId="77777777" w:rsidR="00583A08" w:rsidRPr="00F076FB" w:rsidRDefault="00583A08" w:rsidP="00B338F6">
            <w:r>
              <w:t>256 (0.9)</w:t>
            </w:r>
          </w:p>
        </w:tc>
        <w:tc>
          <w:tcPr>
            <w:tcW w:w="2070" w:type="dxa"/>
          </w:tcPr>
          <w:p w14:paraId="4AD83615" w14:textId="77777777" w:rsidR="00583A08" w:rsidRPr="00F076FB" w:rsidRDefault="00583A08" w:rsidP="00B338F6">
            <w:r>
              <w:t>30 (0.6)</w:t>
            </w:r>
          </w:p>
        </w:tc>
        <w:tc>
          <w:tcPr>
            <w:tcW w:w="2160" w:type="dxa"/>
          </w:tcPr>
          <w:p w14:paraId="639F9646" w14:textId="77777777" w:rsidR="00583A08" w:rsidRPr="00F076FB" w:rsidRDefault="00583A08" w:rsidP="00B338F6">
            <w:r>
              <w:rPr>
                <w:vertAlign w:val="superscript"/>
              </w:rPr>
              <w:t>b</w:t>
            </w:r>
          </w:p>
        </w:tc>
      </w:tr>
      <w:tr w:rsidR="00583A08" w:rsidRPr="00F076FB" w14:paraId="375D8AC9" w14:textId="77777777" w:rsidTr="00B338F6">
        <w:tc>
          <w:tcPr>
            <w:tcW w:w="2695" w:type="dxa"/>
          </w:tcPr>
          <w:p w14:paraId="5F891296" w14:textId="77777777" w:rsidR="00583A08" w:rsidRPr="00F076FB" w:rsidRDefault="00583A08" w:rsidP="00B338F6"/>
        </w:tc>
        <w:tc>
          <w:tcPr>
            <w:tcW w:w="2070" w:type="dxa"/>
          </w:tcPr>
          <w:p w14:paraId="289AFB8E" w14:textId="77777777" w:rsidR="00583A08" w:rsidRPr="00F076FB" w:rsidRDefault="00583A08" w:rsidP="00B338F6"/>
        </w:tc>
        <w:tc>
          <w:tcPr>
            <w:tcW w:w="1980" w:type="dxa"/>
          </w:tcPr>
          <w:p w14:paraId="5CB1421D" w14:textId="77777777" w:rsidR="00583A08" w:rsidRDefault="00583A08" w:rsidP="00B338F6">
            <w:r>
              <w:t>1.2 (1.1, 1.3)</w:t>
            </w:r>
          </w:p>
        </w:tc>
        <w:tc>
          <w:tcPr>
            <w:tcW w:w="1980" w:type="dxa"/>
          </w:tcPr>
          <w:p w14:paraId="17422FF9" w14:textId="77777777" w:rsidR="00583A08" w:rsidRPr="008C525C" w:rsidRDefault="00583A08" w:rsidP="00B338F6">
            <w:pPr>
              <w:rPr>
                <w:vertAlign w:val="superscript"/>
              </w:rPr>
            </w:pPr>
            <w:r>
              <w:t>1.1 (1.0, 1.2)</w:t>
            </w:r>
            <w:r>
              <w:rPr>
                <w:vertAlign w:val="superscript"/>
              </w:rPr>
              <w:t>a</w:t>
            </w:r>
          </w:p>
        </w:tc>
        <w:tc>
          <w:tcPr>
            <w:tcW w:w="1980" w:type="dxa"/>
          </w:tcPr>
          <w:p w14:paraId="61372A56" w14:textId="77777777" w:rsidR="00583A08" w:rsidRPr="00F076FB" w:rsidRDefault="00583A08" w:rsidP="00B338F6">
            <w:r>
              <w:t>1.5 (1.3, 1.7)</w:t>
            </w:r>
          </w:p>
        </w:tc>
        <w:tc>
          <w:tcPr>
            <w:tcW w:w="2070" w:type="dxa"/>
          </w:tcPr>
          <w:p w14:paraId="1C601F01" w14:textId="77777777" w:rsidR="00583A08" w:rsidRPr="00F076FB" w:rsidRDefault="00583A08" w:rsidP="00B338F6">
            <w:r>
              <w:t>1.7 (1.2, 2.4)</w:t>
            </w:r>
          </w:p>
        </w:tc>
        <w:tc>
          <w:tcPr>
            <w:tcW w:w="2160" w:type="dxa"/>
          </w:tcPr>
          <w:p w14:paraId="2E922336" w14:textId="77777777" w:rsidR="00583A08" w:rsidRPr="00F076FB" w:rsidRDefault="00583A08" w:rsidP="00B338F6">
            <w:r>
              <w:t>1.6 (0.8, 3.1)</w:t>
            </w:r>
          </w:p>
        </w:tc>
      </w:tr>
      <w:tr w:rsidR="00583A08" w:rsidRPr="00F076FB" w14:paraId="55806E5D" w14:textId="77777777" w:rsidTr="00B338F6">
        <w:tc>
          <w:tcPr>
            <w:tcW w:w="2695" w:type="dxa"/>
          </w:tcPr>
          <w:p w14:paraId="1AA21564" w14:textId="77777777" w:rsidR="00583A08" w:rsidRPr="00F076FB" w:rsidRDefault="00583A08" w:rsidP="00B338F6">
            <w:r w:rsidRPr="00F076FB">
              <w:t>Other</w:t>
            </w:r>
          </w:p>
        </w:tc>
        <w:tc>
          <w:tcPr>
            <w:tcW w:w="2070" w:type="dxa"/>
          </w:tcPr>
          <w:p w14:paraId="571B6509" w14:textId="77777777" w:rsidR="00583A08" w:rsidRPr="00F076FB" w:rsidRDefault="00583A08" w:rsidP="00B338F6">
            <w:r>
              <w:t>330,129 (5.8)</w:t>
            </w:r>
          </w:p>
        </w:tc>
        <w:tc>
          <w:tcPr>
            <w:tcW w:w="1980" w:type="dxa"/>
          </w:tcPr>
          <w:p w14:paraId="50FFDD97" w14:textId="77777777" w:rsidR="00583A08" w:rsidRPr="00F076FB" w:rsidRDefault="00583A08" w:rsidP="00B338F6">
            <w:r>
              <w:t>4,069 (3.2)</w:t>
            </w:r>
          </w:p>
        </w:tc>
        <w:tc>
          <w:tcPr>
            <w:tcW w:w="1980" w:type="dxa"/>
          </w:tcPr>
          <w:p w14:paraId="02E4C319" w14:textId="77777777" w:rsidR="00583A08" w:rsidRPr="00F076FB" w:rsidRDefault="00583A08" w:rsidP="00B338F6">
            <w:r>
              <w:t>2,850 (3.2)</w:t>
            </w:r>
          </w:p>
        </w:tc>
        <w:tc>
          <w:tcPr>
            <w:tcW w:w="1980" w:type="dxa"/>
          </w:tcPr>
          <w:p w14:paraId="1D1D565F" w14:textId="77777777" w:rsidR="00583A08" w:rsidRPr="00F076FB" w:rsidRDefault="00583A08" w:rsidP="00B338F6">
            <w:r>
              <w:t>861 (2.9)</w:t>
            </w:r>
          </w:p>
        </w:tc>
        <w:tc>
          <w:tcPr>
            <w:tcW w:w="2070" w:type="dxa"/>
          </w:tcPr>
          <w:p w14:paraId="09874E83" w14:textId="77777777" w:rsidR="00583A08" w:rsidRPr="00F076FB" w:rsidRDefault="00583A08" w:rsidP="00B338F6">
            <w:r>
              <w:t>255 (4.8)</w:t>
            </w:r>
          </w:p>
        </w:tc>
        <w:tc>
          <w:tcPr>
            <w:tcW w:w="2160" w:type="dxa"/>
          </w:tcPr>
          <w:p w14:paraId="26DBB376" w14:textId="77777777" w:rsidR="00583A08" w:rsidRPr="00F076FB" w:rsidRDefault="00583A08" w:rsidP="00B338F6">
            <w:r>
              <w:t>103 (5.2)</w:t>
            </w:r>
          </w:p>
        </w:tc>
      </w:tr>
      <w:tr w:rsidR="00583A08" w:rsidRPr="00F076FB" w14:paraId="17C51460" w14:textId="77777777" w:rsidTr="00B338F6">
        <w:tc>
          <w:tcPr>
            <w:tcW w:w="2695" w:type="dxa"/>
          </w:tcPr>
          <w:p w14:paraId="3B16BDFA" w14:textId="77777777" w:rsidR="00583A08" w:rsidRPr="00F076FB" w:rsidRDefault="00583A08" w:rsidP="00B338F6"/>
        </w:tc>
        <w:tc>
          <w:tcPr>
            <w:tcW w:w="2070" w:type="dxa"/>
          </w:tcPr>
          <w:p w14:paraId="7282F1A4" w14:textId="77777777" w:rsidR="00583A08" w:rsidRPr="00F076FB" w:rsidRDefault="00583A08" w:rsidP="00B338F6"/>
        </w:tc>
        <w:tc>
          <w:tcPr>
            <w:tcW w:w="1980" w:type="dxa"/>
          </w:tcPr>
          <w:p w14:paraId="247D07E8" w14:textId="77777777" w:rsidR="00583A08" w:rsidRPr="00F076FB" w:rsidRDefault="00583A08" w:rsidP="00B338F6">
            <w:r>
              <w:t>0.4 (0.4, 0.5)</w:t>
            </w:r>
          </w:p>
        </w:tc>
        <w:tc>
          <w:tcPr>
            <w:tcW w:w="1980" w:type="dxa"/>
          </w:tcPr>
          <w:p w14:paraId="6BA51556" w14:textId="77777777" w:rsidR="00583A08" w:rsidRPr="00F076FB" w:rsidRDefault="00583A08" w:rsidP="00B338F6">
            <w:r>
              <w:t>0.4 (0.4, 0.4)</w:t>
            </w:r>
          </w:p>
        </w:tc>
        <w:tc>
          <w:tcPr>
            <w:tcW w:w="1980" w:type="dxa"/>
          </w:tcPr>
          <w:p w14:paraId="37307E14" w14:textId="77777777" w:rsidR="00583A08" w:rsidRPr="00F076FB" w:rsidRDefault="00583A08" w:rsidP="00B338F6">
            <w:r>
              <w:t>0.4 (0.3, 0.4)</w:t>
            </w:r>
          </w:p>
        </w:tc>
        <w:tc>
          <w:tcPr>
            <w:tcW w:w="2070" w:type="dxa"/>
          </w:tcPr>
          <w:p w14:paraId="5A61863A" w14:textId="77777777" w:rsidR="00583A08" w:rsidRPr="00F076FB" w:rsidRDefault="00583A08" w:rsidP="00B338F6">
            <w:r>
              <w:t>1.1 (0.9, 1.2)</w:t>
            </w:r>
          </w:p>
        </w:tc>
        <w:tc>
          <w:tcPr>
            <w:tcW w:w="2160" w:type="dxa"/>
          </w:tcPr>
          <w:p w14:paraId="6A674B6A" w14:textId="77777777" w:rsidR="00583A08" w:rsidRPr="00F076FB" w:rsidRDefault="00583A08" w:rsidP="00B338F6">
            <w:r>
              <w:t>1.4 (1.1, 1.7)</w:t>
            </w:r>
          </w:p>
        </w:tc>
      </w:tr>
      <w:tr w:rsidR="00583A08" w:rsidRPr="00F076FB" w14:paraId="4F8B02C7" w14:textId="77777777" w:rsidTr="00B338F6">
        <w:tc>
          <w:tcPr>
            <w:tcW w:w="2695" w:type="dxa"/>
          </w:tcPr>
          <w:p w14:paraId="7EAB6BCE" w14:textId="77777777" w:rsidR="00583A08" w:rsidRPr="00F076FB" w:rsidRDefault="00583A08" w:rsidP="00B338F6">
            <w:pPr>
              <w:rPr>
                <w:b/>
              </w:rPr>
            </w:pPr>
            <w:r w:rsidRPr="00F076FB">
              <w:rPr>
                <w:b/>
              </w:rPr>
              <w:t>WIC participation</w:t>
            </w:r>
          </w:p>
        </w:tc>
        <w:tc>
          <w:tcPr>
            <w:tcW w:w="2070" w:type="dxa"/>
          </w:tcPr>
          <w:p w14:paraId="1153C23D" w14:textId="77777777" w:rsidR="00583A08" w:rsidRPr="00F076FB" w:rsidRDefault="00583A08" w:rsidP="00B338F6"/>
        </w:tc>
        <w:tc>
          <w:tcPr>
            <w:tcW w:w="1980" w:type="dxa"/>
          </w:tcPr>
          <w:p w14:paraId="554F5023" w14:textId="77777777" w:rsidR="00583A08" w:rsidRPr="00F076FB" w:rsidRDefault="00583A08" w:rsidP="00B338F6"/>
        </w:tc>
        <w:tc>
          <w:tcPr>
            <w:tcW w:w="1980" w:type="dxa"/>
          </w:tcPr>
          <w:p w14:paraId="5EC22E79" w14:textId="77777777" w:rsidR="00583A08" w:rsidRPr="00F076FB" w:rsidRDefault="00583A08" w:rsidP="00B338F6"/>
        </w:tc>
        <w:tc>
          <w:tcPr>
            <w:tcW w:w="1980" w:type="dxa"/>
          </w:tcPr>
          <w:p w14:paraId="5A7DB70A" w14:textId="77777777" w:rsidR="00583A08" w:rsidRPr="00F076FB" w:rsidRDefault="00583A08" w:rsidP="00B338F6"/>
        </w:tc>
        <w:tc>
          <w:tcPr>
            <w:tcW w:w="2070" w:type="dxa"/>
          </w:tcPr>
          <w:p w14:paraId="23E3E7BB" w14:textId="77777777" w:rsidR="00583A08" w:rsidRPr="00F076FB" w:rsidRDefault="00583A08" w:rsidP="00B338F6"/>
        </w:tc>
        <w:tc>
          <w:tcPr>
            <w:tcW w:w="2160" w:type="dxa"/>
          </w:tcPr>
          <w:p w14:paraId="793DB664" w14:textId="77777777" w:rsidR="00583A08" w:rsidRPr="00F076FB" w:rsidRDefault="00583A08" w:rsidP="00B338F6"/>
        </w:tc>
      </w:tr>
      <w:tr w:rsidR="00583A08" w:rsidRPr="00F076FB" w14:paraId="6F47FFE3" w14:textId="77777777" w:rsidTr="00B338F6">
        <w:tc>
          <w:tcPr>
            <w:tcW w:w="2695" w:type="dxa"/>
          </w:tcPr>
          <w:p w14:paraId="22F66E3A" w14:textId="77777777" w:rsidR="00583A08" w:rsidRPr="00F076FB" w:rsidRDefault="00583A08" w:rsidP="00B338F6">
            <w:r w:rsidRPr="00F076FB">
              <w:t>No</w:t>
            </w:r>
          </w:p>
        </w:tc>
        <w:tc>
          <w:tcPr>
            <w:tcW w:w="2070" w:type="dxa"/>
          </w:tcPr>
          <w:p w14:paraId="62EF6A0E" w14:textId="77777777" w:rsidR="00583A08" w:rsidRPr="00F076FB" w:rsidRDefault="00583A08" w:rsidP="00B338F6">
            <w:r>
              <w:t>2,801,485 (49.1)</w:t>
            </w:r>
          </w:p>
        </w:tc>
        <w:tc>
          <w:tcPr>
            <w:tcW w:w="1980" w:type="dxa"/>
          </w:tcPr>
          <w:p w14:paraId="15C483C3" w14:textId="77777777" w:rsidR="00583A08" w:rsidRPr="00F076FB" w:rsidRDefault="00583A08" w:rsidP="00B338F6">
            <w:r>
              <w:t>75,312 (59.5)</w:t>
            </w:r>
          </w:p>
        </w:tc>
        <w:tc>
          <w:tcPr>
            <w:tcW w:w="1980" w:type="dxa"/>
          </w:tcPr>
          <w:p w14:paraId="2EFFA02A" w14:textId="77777777" w:rsidR="00583A08" w:rsidRPr="00F076FB" w:rsidRDefault="00583A08" w:rsidP="00B338F6">
            <w:r>
              <w:t>54,091 (60.6)</w:t>
            </w:r>
          </w:p>
        </w:tc>
        <w:tc>
          <w:tcPr>
            <w:tcW w:w="1980" w:type="dxa"/>
          </w:tcPr>
          <w:p w14:paraId="1FB03A4F" w14:textId="77777777" w:rsidR="00583A08" w:rsidRPr="00F076FB" w:rsidRDefault="00583A08" w:rsidP="00B338F6">
            <w:r>
              <w:t>18,294 (61.3)</w:t>
            </w:r>
          </w:p>
        </w:tc>
        <w:tc>
          <w:tcPr>
            <w:tcW w:w="2070" w:type="dxa"/>
          </w:tcPr>
          <w:p w14:paraId="46B9B460" w14:textId="77777777" w:rsidR="00583A08" w:rsidRPr="00F076FB" w:rsidRDefault="00583A08" w:rsidP="00B338F6">
            <w:r>
              <w:t>2,202 (41.1)</w:t>
            </w:r>
          </w:p>
        </w:tc>
        <w:tc>
          <w:tcPr>
            <w:tcW w:w="2160" w:type="dxa"/>
          </w:tcPr>
          <w:p w14:paraId="5D49B23F" w14:textId="77777777" w:rsidR="00583A08" w:rsidRPr="00F076FB" w:rsidRDefault="00583A08" w:rsidP="00B338F6">
            <w:r>
              <w:t>725 (36.2)</w:t>
            </w:r>
          </w:p>
        </w:tc>
      </w:tr>
      <w:tr w:rsidR="00583A08" w:rsidRPr="00F076FB" w14:paraId="649BFD4D" w14:textId="77777777" w:rsidTr="00B338F6">
        <w:tc>
          <w:tcPr>
            <w:tcW w:w="2695" w:type="dxa"/>
          </w:tcPr>
          <w:p w14:paraId="3830A1F9" w14:textId="77777777" w:rsidR="00583A08" w:rsidRPr="00F076FB" w:rsidRDefault="00583A08" w:rsidP="00B338F6"/>
        </w:tc>
        <w:tc>
          <w:tcPr>
            <w:tcW w:w="2070" w:type="dxa"/>
          </w:tcPr>
          <w:p w14:paraId="3CC2A6B2" w14:textId="77777777" w:rsidR="00583A08" w:rsidRPr="00F076FB" w:rsidRDefault="00583A08" w:rsidP="00B338F6">
            <w:r>
              <w:t>Reference</w:t>
            </w:r>
          </w:p>
        </w:tc>
        <w:tc>
          <w:tcPr>
            <w:tcW w:w="1980" w:type="dxa"/>
          </w:tcPr>
          <w:p w14:paraId="1281E152" w14:textId="77777777" w:rsidR="00583A08" w:rsidRPr="00F076FB" w:rsidRDefault="00583A08" w:rsidP="00B338F6"/>
        </w:tc>
        <w:tc>
          <w:tcPr>
            <w:tcW w:w="1980" w:type="dxa"/>
          </w:tcPr>
          <w:p w14:paraId="1BADB46C" w14:textId="77777777" w:rsidR="00583A08" w:rsidRPr="00F076FB" w:rsidRDefault="00583A08" w:rsidP="00B338F6"/>
        </w:tc>
        <w:tc>
          <w:tcPr>
            <w:tcW w:w="1980" w:type="dxa"/>
          </w:tcPr>
          <w:p w14:paraId="71EF5E76" w14:textId="77777777" w:rsidR="00583A08" w:rsidRPr="00F076FB" w:rsidRDefault="00583A08" w:rsidP="00B338F6"/>
        </w:tc>
        <w:tc>
          <w:tcPr>
            <w:tcW w:w="2070" w:type="dxa"/>
          </w:tcPr>
          <w:p w14:paraId="0707BCCC" w14:textId="77777777" w:rsidR="00583A08" w:rsidRPr="00F076FB" w:rsidRDefault="00583A08" w:rsidP="00B338F6"/>
        </w:tc>
        <w:tc>
          <w:tcPr>
            <w:tcW w:w="2160" w:type="dxa"/>
          </w:tcPr>
          <w:p w14:paraId="4EE28F30" w14:textId="77777777" w:rsidR="00583A08" w:rsidRPr="00F076FB" w:rsidRDefault="00583A08" w:rsidP="00B338F6"/>
        </w:tc>
      </w:tr>
      <w:tr w:rsidR="00583A08" w:rsidRPr="00F076FB" w14:paraId="1C49C314" w14:textId="77777777" w:rsidTr="00B338F6">
        <w:tc>
          <w:tcPr>
            <w:tcW w:w="2695" w:type="dxa"/>
          </w:tcPr>
          <w:p w14:paraId="4F515D25" w14:textId="77777777" w:rsidR="00583A08" w:rsidRPr="00F076FB" w:rsidRDefault="00583A08" w:rsidP="00B338F6">
            <w:r w:rsidRPr="00F076FB">
              <w:t>Yes</w:t>
            </w:r>
          </w:p>
        </w:tc>
        <w:tc>
          <w:tcPr>
            <w:tcW w:w="2070" w:type="dxa"/>
          </w:tcPr>
          <w:p w14:paraId="7F6F3D0A" w14:textId="77777777" w:rsidR="00583A08" w:rsidRPr="00F076FB" w:rsidRDefault="00583A08" w:rsidP="00B338F6">
            <w:r>
              <w:t>2,853,058 (50.0)</w:t>
            </w:r>
          </w:p>
        </w:tc>
        <w:tc>
          <w:tcPr>
            <w:tcW w:w="1980" w:type="dxa"/>
          </w:tcPr>
          <w:p w14:paraId="69859859" w14:textId="77777777" w:rsidR="00583A08" w:rsidRPr="00F076FB" w:rsidRDefault="00583A08" w:rsidP="00B338F6">
            <w:r>
              <w:t>50,117 (39.6)</w:t>
            </w:r>
          </w:p>
        </w:tc>
        <w:tc>
          <w:tcPr>
            <w:tcW w:w="1980" w:type="dxa"/>
          </w:tcPr>
          <w:p w14:paraId="453287F1" w14:textId="77777777" w:rsidR="00583A08" w:rsidRPr="00F076FB" w:rsidRDefault="00583A08" w:rsidP="00B338F6">
            <w:r>
              <w:t>34,479 (38.6)</w:t>
            </w:r>
          </w:p>
        </w:tc>
        <w:tc>
          <w:tcPr>
            <w:tcW w:w="1980" w:type="dxa"/>
          </w:tcPr>
          <w:p w14:paraId="3E95FAD3" w14:textId="77777777" w:rsidR="00583A08" w:rsidRPr="00F076FB" w:rsidRDefault="00583A08" w:rsidP="00B338F6">
            <w:r>
              <w:t>11,313 (37.9)</w:t>
            </w:r>
          </w:p>
        </w:tc>
        <w:tc>
          <w:tcPr>
            <w:tcW w:w="2070" w:type="dxa"/>
          </w:tcPr>
          <w:p w14:paraId="1AC43511" w14:textId="77777777" w:rsidR="00583A08" w:rsidRPr="00F076FB" w:rsidRDefault="00583A08" w:rsidP="00B338F6">
            <w:r>
              <w:t>3,090 (57.7)</w:t>
            </w:r>
          </w:p>
        </w:tc>
        <w:tc>
          <w:tcPr>
            <w:tcW w:w="2160" w:type="dxa"/>
          </w:tcPr>
          <w:p w14:paraId="74347A6E" w14:textId="77777777" w:rsidR="00583A08" w:rsidRPr="00F076FB" w:rsidRDefault="00583A08" w:rsidP="00B338F6">
            <w:r>
              <w:t>1,235 (61.7)</w:t>
            </w:r>
          </w:p>
        </w:tc>
      </w:tr>
      <w:tr w:rsidR="00583A08" w:rsidRPr="00F076FB" w14:paraId="004AD742" w14:textId="77777777" w:rsidTr="00B338F6">
        <w:tc>
          <w:tcPr>
            <w:tcW w:w="2695" w:type="dxa"/>
          </w:tcPr>
          <w:p w14:paraId="54CD8625" w14:textId="77777777" w:rsidR="00583A08" w:rsidRPr="00F076FB" w:rsidRDefault="00583A08" w:rsidP="00B338F6"/>
        </w:tc>
        <w:tc>
          <w:tcPr>
            <w:tcW w:w="2070" w:type="dxa"/>
          </w:tcPr>
          <w:p w14:paraId="6BA015E7" w14:textId="77777777" w:rsidR="00583A08" w:rsidRPr="00F076FB" w:rsidRDefault="00583A08" w:rsidP="00B338F6"/>
        </w:tc>
        <w:tc>
          <w:tcPr>
            <w:tcW w:w="1980" w:type="dxa"/>
          </w:tcPr>
          <w:p w14:paraId="77751E4C" w14:textId="77777777" w:rsidR="00583A08" w:rsidRDefault="00583A08" w:rsidP="00B338F6">
            <w:r>
              <w:t>0.7 (0.7, 0.7)</w:t>
            </w:r>
          </w:p>
        </w:tc>
        <w:tc>
          <w:tcPr>
            <w:tcW w:w="1980" w:type="dxa"/>
          </w:tcPr>
          <w:p w14:paraId="631852A7" w14:textId="77777777" w:rsidR="00583A08" w:rsidRPr="00F076FB" w:rsidRDefault="00583A08" w:rsidP="00B338F6">
            <w:r>
              <w:t>0.6 (0.6, 0.6)</w:t>
            </w:r>
          </w:p>
        </w:tc>
        <w:tc>
          <w:tcPr>
            <w:tcW w:w="1980" w:type="dxa"/>
          </w:tcPr>
          <w:p w14:paraId="3727B30D" w14:textId="77777777" w:rsidR="00583A08" w:rsidRPr="00F076FB" w:rsidRDefault="00583A08" w:rsidP="00B338F6">
            <w:r>
              <w:t>0.6 (0.6, 0.6)</w:t>
            </w:r>
          </w:p>
        </w:tc>
        <w:tc>
          <w:tcPr>
            <w:tcW w:w="2070" w:type="dxa"/>
          </w:tcPr>
          <w:p w14:paraId="090CC029" w14:textId="77777777" w:rsidR="00583A08" w:rsidRPr="00F076FB" w:rsidRDefault="00583A08" w:rsidP="00B338F6">
            <w:r>
              <w:t>1.4 (1.3, 1.5)</w:t>
            </w:r>
          </w:p>
        </w:tc>
        <w:tc>
          <w:tcPr>
            <w:tcW w:w="2160" w:type="dxa"/>
          </w:tcPr>
          <w:p w14:paraId="49348E7B" w14:textId="77777777" w:rsidR="00583A08" w:rsidRPr="00F076FB" w:rsidRDefault="00583A08" w:rsidP="00B338F6">
            <w:r>
              <w:t>1.7 (1.5, 1.8)</w:t>
            </w:r>
          </w:p>
        </w:tc>
      </w:tr>
      <w:tr w:rsidR="00583A08" w:rsidRPr="00F076FB" w14:paraId="70F6E258" w14:textId="77777777" w:rsidTr="00B338F6">
        <w:tc>
          <w:tcPr>
            <w:tcW w:w="2695" w:type="dxa"/>
          </w:tcPr>
          <w:p w14:paraId="5230B8E5" w14:textId="77777777" w:rsidR="00583A08" w:rsidRPr="00F076FB" w:rsidRDefault="00583A08" w:rsidP="00B338F6">
            <w:r>
              <w:rPr>
                <w:b/>
              </w:rPr>
              <w:t>Adequacy of prenatal c</w:t>
            </w:r>
            <w:r w:rsidRPr="00F076FB">
              <w:rPr>
                <w:b/>
              </w:rPr>
              <w:t>are</w:t>
            </w:r>
            <w:r>
              <w:rPr>
                <w:bCs/>
                <w:vertAlign w:val="superscript"/>
              </w:rPr>
              <w:t>d</w:t>
            </w:r>
          </w:p>
        </w:tc>
        <w:tc>
          <w:tcPr>
            <w:tcW w:w="2070" w:type="dxa"/>
          </w:tcPr>
          <w:p w14:paraId="323212B1" w14:textId="77777777" w:rsidR="00583A08" w:rsidRPr="00F076FB" w:rsidRDefault="00583A08" w:rsidP="00B338F6"/>
        </w:tc>
        <w:tc>
          <w:tcPr>
            <w:tcW w:w="1980" w:type="dxa"/>
          </w:tcPr>
          <w:p w14:paraId="4603EEEF" w14:textId="77777777" w:rsidR="00583A08" w:rsidRPr="00F076FB" w:rsidRDefault="00583A08" w:rsidP="00B338F6"/>
        </w:tc>
        <w:tc>
          <w:tcPr>
            <w:tcW w:w="1980" w:type="dxa"/>
          </w:tcPr>
          <w:p w14:paraId="1FF2307A" w14:textId="77777777" w:rsidR="00583A08" w:rsidRPr="00F076FB" w:rsidRDefault="00583A08" w:rsidP="00B338F6"/>
        </w:tc>
        <w:tc>
          <w:tcPr>
            <w:tcW w:w="1980" w:type="dxa"/>
          </w:tcPr>
          <w:p w14:paraId="293A7025" w14:textId="77777777" w:rsidR="00583A08" w:rsidRPr="00F076FB" w:rsidRDefault="00583A08" w:rsidP="00B338F6"/>
        </w:tc>
        <w:tc>
          <w:tcPr>
            <w:tcW w:w="2070" w:type="dxa"/>
          </w:tcPr>
          <w:p w14:paraId="41ECFB48" w14:textId="77777777" w:rsidR="00583A08" w:rsidRPr="00F076FB" w:rsidRDefault="00583A08" w:rsidP="00B338F6"/>
        </w:tc>
        <w:tc>
          <w:tcPr>
            <w:tcW w:w="2160" w:type="dxa"/>
          </w:tcPr>
          <w:p w14:paraId="3B70C9B4" w14:textId="77777777" w:rsidR="00583A08" w:rsidRPr="00F076FB" w:rsidRDefault="00583A08" w:rsidP="00B338F6"/>
        </w:tc>
      </w:tr>
      <w:tr w:rsidR="00583A08" w:rsidRPr="00F076FB" w14:paraId="654F7864" w14:textId="77777777" w:rsidTr="00B338F6">
        <w:tc>
          <w:tcPr>
            <w:tcW w:w="2695" w:type="dxa"/>
          </w:tcPr>
          <w:p w14:paraId="4A562FA5" w14:textId="77777777" w:rsidR="00583A08" w:rsidRPr="00F076FB" w:rsidRDefault="00583A08" w:rsidP="00B338F6">
            <w:r w:rsidRPr="00F076FB">
              <w:t>Adequate plus/adequate</w:t>
            </w:r>
          </w:p>
        </w:tc>
        <w:tc>
          <w:tcPr>
            <w:tcW w:w="2070" w:type="dxa"/>
          </w:tcPr>
          <w:p w14:paraId="676EB983" w14:textId="77777777" w:rsidR="00583A08" w:rsidRPr="00F076FB" w:rsidRDefault="00583A08" w:rsidP="00B338F6">
            <w:r>
              <w:t>4,104,014 (71.9)</w:t>
            </w:r>
          </w:p>
        </w:tc>
        <w:tc>
          <w:tcPr>
            <w:tcW w:w="1980" w:type="dxa"/>
          </w:tcPr>
          <w:p w14:paraId="1DCFB800" w14:textId="77777777" w:rsidR="00583A08" w:rsidRPr="00F076FB" w:rsidRDefault="00583A08" w:rsidP="00B338F6">
            <w:r>
              <w:t>92,159 (72.9)</w:t>
            </w:r>
          </w:p>
        </w:tc>
        <w:tc>
          <w:tcPr>
            <w:tcW w:w="1980" w:type="dxa"/>
          </w:tcPr>
          <w:p w14:paraId="44D29092" w14:textId="77777777" w:rsidR="00583A08" w:rsidRPr="00F076FB" w:rsidRDefault="00583A08" w:rsidP="00B338F6">
            <w:r>
              <w:t>65,659 (73.5)</w:t>
            </w:r>
          </w:p>
        </w:tc>
        <w:tc>
          <w:tcPr>
            <w:tcW w:w="1980" w:type="dxa"/>
          </w:tcPr>
          <w:p w14:paraId="5D011032" w14:textId="77777777" w:rsidR="00583A08" w:rsidRPr="00F076FB" w:rsidRDefault="00583A08" w:rsidP="00B338F6">
            <w:r>
              <w:t>21,915 (73.4)</w:t>
            </w:r>
          </w:p>
        </w:tc>
        <w:tc>
          <w:tcPr>
            <w:tcW w:w="2070" w:type="dxa"/>
          </w:tcPr>
          <w:p w14:paraId="0CD7423B" w14:textId="77777777" w:rsidR="00583A08" w:rsidRPr="00F076FB" w:rsidRDefault="00583A08" w:rsidP="00B338F6">
            <w:r>
              <w:t>3,394 (63.4)</w:t>
            </w:r>
          </w:p>
        </w:tc>
        <w:tc>
          <w:tcPr>
            <w:tcW w:w="2160" w:type="dxa"/>
          </w:tcPr>
          <w:p w14:paraId="391492C6" w14:textId="77777777" w:rsidR="00583A08" w:rsidRPr="00903EB5" w:rsidRDefault="00583A08" w:rsidP="00B338F6">
            <w:r>
              <w:t>1,191 (59.5)</w:t>
            </w:r>
          </w:p>
        </w:tc>
      </w:tr>
      <w:tr w:rsidR="00583A08" w:rsidRPr="00F076FB" w14:paraId="6BA75665" w14:textId="77777777" w:rsidTr="00B338F6">
        <w:tc>
          <w:tcPr>
            <w:tcW w:w="2695" w:type="dxa"/>
          </w:tcPr>
          <w:p w14:paraId="34CA7297" w14:textId="77777777" w:rsidR="00583A08" w:rsidRPr="00F076FB" w:rsidRDefault="00583A08" w:rsidP="00B338F6"/>
        </w:tc>
        <w:tc>
          <w:tcPr>
            <w:tcW w:w="2070" w:type="dxa"/>
          </w:tcPr>
          <w:p w14:paraId="559AD1A9" w14:textId="77777777" w:rsidR="00583A08" w:rsidRPr="00F076FB" w:rsidRDefault="00583A08" w:rsidP="00B338F6">
            <w:r>
              <w:t>Reference</w:t>
            </w:r>
          </w:p>
        </w:tc>
        <w:tc>
          <w:tcPr>
            <w:tcW w:w="1980" w:type="dxa"/>
          </w:tcPr>
          <w:p w14:paraId="2F6A3330" w14:textId="77777777" w:rsidR="00583A08" w:rsidRPr="00F076FB" w:rsidRDefault="00583A08" w:rsidP="00B338F6"/>
        </w:tc>
        <w:tc>
          <w:tcPr>
            <w:tcW w:w="1980" w:type="dxa"/>
          </w:tcPr>
          <w:p w14:paraId="183A7668" w14:textId="77777777" w:rsidR="00583A08" w:rsidRPr="00F076FB" w:rsidRDefault="00583A08" w:rsidP="00B338F6"/>
        </w:tc>
        <w:tc>
          <w:tcPr>
            <w:tcW w:w="1980" w:type="dxa"/>
          </w:tcPr>
          <w:p w14:paraId="15DD2F94" w14:textId="77777777" w:rsidR="00583A08" w:rsidRPr="00F076FB" w:rsidRDefault="00583A08" w:rsidP="00B338F6"/>
        </w:tc>
        <w:tc>
          <w:tcPr>
            <w:tcW w:w="2070" w:type="dxa"/>
          </w:tcPr>
          <w:p w14:paraId="6176F24B" w14:textId="77777777" w:rsidR="00583A08" w:rsidRPr="00F076FB" w:rsidRDefault="00583A08" w:rsidP="00B338F6"/>
        </w:tc>
        <w:tc>
          <w:tcPr>
            <w:tcW w:w="2160" w:type="dxa"/>
          </w:tcPr>
          <w:p w14:paraId="2B3A038F" w14:textId="77777777" w:rsidR="00583A08" w:rsidRPr="00F076FB" w:rsidRDefault="00583A08" w:rsidP="00B338F6"/>
        </w:tc>
      </w:tr>
      <w:tr w:rsidR="00583A08" w:rsidRPr="00F076FB" w14:paraId="1206DF6C" w14:textId="77777777" w:rsidTr="00B338F6">
        <w:tc>
          <w:tcPr>
            <w:tcW w:w="2695" w:type="dxa"/>
          </w:tcPr>
          <w:p w14:paraId="0DAA4B8B" w14:textId="77777777" w:rsidR="00583A08" w:rsidRPr="00F076FB" w:rsidRDefault="00583A08" w:rsidP="00B338F6">
            <w:r w:rsidRPr="00F076FB">
              <w:t>Intermediate</w:t>
            </w:r>
          </w:p>
        </w:tc>
        <w:tc>
          <w:tcPr>
            <w:tcW w:w="2070" w:type="dxa"/>
          </w:tcPr>
          <w:p w14:paraId="5920C7DF" w14:textId="77777777" w:rsidR="00583A08" w:rsidRPr="00F076FB" w:rsidRDefault="00583A08" w:rsidP="00B338F6">
            <w:r>
              <w:t>791,174 (13.9)</w:t>
            </w:r>
          </w:p>
        </w:tc>
        <w:tc>
          <w:tcPr>
            <w:tcW w:w="1980" w:type="dxa"/>
          </w:tcPr>
          <w:p w14:paraId="59A08E93" w14:textId="77777777" w:rsidR="00583A08" w:rsidRPr="00F076FB" w:rsidRDefault="00583A08" w:rsidP="00B338F6">
            <w:r>
              <w:t>20,033 (15.8)</w:t>
            </w:r>
          </w:p>
        </w:tc>
        <w:tc>
          <w:tcPr>
            <w:tcW w:w="1980" w:type="dxa"/>
          </w:tcPr>
          <w:p w14:paraId="7F8A9210" w14:textId="77777777" w:rsidR="00583A08" w:rsidRPr="00F076FB" w:rsidRDefault="00583A08" w:rsidP="00B338F6">
            <w:r>
              <w:t>14,139 (15.8)</w:t>
            </w:r>
          </w:p>
        </w:tc>
        <w:tc>
          <w:tcPr>
            <w:tcW w:w="1980" w:type="dxa"/>
          </w:tcPr>
          <w:p w14:paraId="021268E7" w14:textId="77777777" w:rsidR="00583A08" w:rsidRPr="00F076FB" w:rsidRDefault="00583A08" w:rsidP="00B338F6">
            <w:r>
              <w:t>4,811 (16.1)</w:t>
            </w:r>
          </w:p>
        </w:tc>
        <w:tc>
          <w:tcPr>
            <w:tcW w:w="2070" w:type="dxa"/>
          </w:tcPr>
          <w:p w14:paraId="174F076A" w14:textId="77777777" w:rsidR="00583A08" w:rsidRPr="00F076FB" w:rsidRDefault="00583A08" w:rsidP="00B338F6">
            <w:r>
              <w:t>797 (14.9)</w:t>
            </w:r>
          </w:p>
        </w:tc>
        <w:tc>
          <w:tcPr>
            <w:tcW w:w="2160" w:type="dxa"/>
          </w:tcPr>
          <w:p w14:paraId="4DDC2867" w14:textId="77777777" w:rsidR="00583A08" w:rsidRPr="00903EB5" w:rsidRDefault="00583A08" w:rsidP="00B338F6">
            <w:r>
              <w:t>286 (14.3)</w:t>
            </w:r>
          </w:p>
        </w:tc>
      </w:tr>
      <w:tr w:rsidR="00583A08" w:rsidRPr="00F076FB" w14:paraId="2DB5007C" w14:textId="77777777" w:rsidTr="00B338F6">
        <w:tc>
          <w:tcPr>
            <w:tcW w:w="2695" w:type="dxa"/>
          </w:tcPr>
          <w:p w14:paraId="2CB5EA35" w14:textId="77777777" w:rsidR="00583A08" w:rsidRPr="00F076FB" w:rsidRDefault="00583A08" w:rsidP="00B338F6"/>
        </w:tc>
        <w:tc>
          <w:tcPr>
            <w:tcW w:w="2070" w:type="dxa"/>
          </w:tcPr>
          <w:p w14:paraId="59E6C107" w14:textId="77777777" w:rsidR="00583A08" w:rsidRPr="00F076FB" w:rsidRDefault="00583A08" w:rsidP="00B338F6"/>
        </w:tc>
        <w:tc>
          <w:tcPr>
            <w:tcW w:w="1980" w:type="dxa"/>
          </w:tcPr>
          <w:p w14:paraId="04881837" w14:textId="77777777" w:rsidR="00583A08" w:rsidRDefault="00583A08" w:rsidP="00B338F6">
            <w:r>
              <w:t>1.1 (1.1, 1.1)</w:t>
            </w:r>
          </w:p>
        </w:tc>
        <w:tc>
          <w:tcPr>
            <w:tcW w:w="1980" w:type="dxa"/>
          </w:tcPr>
          <w:p w14:paraId="7415B451" w14:textId="77777777" w:rsidR="00583A08" w:rsidRPr="00F076FB" w:rsidRDefault="00583A08" w:rsidP="00B338F6">
            <w:r>
              <w:t>1.1 (1.1, 1.1)</w:t>
            </w:r>
          </w:p>
        </w:tc>
        <w:tc>
          <w:tcPr>
            <w:tcW w:w="1980" w:type="dxa"/>
          </w:tcPr>
          <w:p w14:paraId="7FB38C6C" w14:textId="77777777" w:rsidR="00583A08" w:rsidRPr="00F076FB" w:rsidRDefault="00583A08" w:rsidP="00B338F6">
            <w:r>
              <w:t>1.1 (1.1, 1.2)</w:t>
            </w:r>
          </w:p>
        </w:tc>
        <w:tc>
          <w:tcPr>
            <w:tcW w:w="2070" w:type="dxa"/>
          </w:tcPr>
          <w:p w14:paraId="261EF4F6" w14:textId="77777777" w:rsidR="00583A08" w:rsidRPr="00F076FB" w:rsidRDefault="00583A08" w:rsidP="00B338F6">
            <w:r>
              <w:t>1.2 (1.1, 1.3)</w:t>
            </w:r>
          </w:p>
        </w:tc>
        <w:tc>
          <w:tcPr>
            <w:tcW w:w="2160" w:type="dxa"/>
          </w:tcPr>
          <w:p w14:paraId="0CA8403C" w14:textId="77777777" w:rsidR="00583A08" w:rsidRPr="00F076FB" w:rsidRDefault="00583A08" w:rsidP="00B338F6">
            <w:r>
              <w:t>1.2 (1.1, 1.4)</w:t>
            </w:r>
          </w:p>
        </w:tc>
      </w:tr>
      <w:tr w:rsidR="00583A08" w:rsidRPr="00F076FB" w14:paraId="0569CA69" w14:textId="77777777" w:rsidTr="00B338F6">
        <w:tc>
          <w:tcPr>
            <w:tcW w:w="2695" w:type="dxa"/>
          </w:tcPr>
          <w:p w14:paraId="13E061DA" w14:textId="77777777" w:rsidR="00583A08" w:rsidRPr="00F076FB" w:rsidRDefault="00583A08" w:rsidP="00B338F6">
            <w:r w:rsidRPr="00F076FB">
              <w:t>Inadequate</w:t>
            </w:r>
          </w:p>
        </w:tc>
        <w:tc>
          <w:tcPr>
            <w:tcW w:w="2070" w:type="dxa"/>
          </w:tcPr>
          <w:p w14:paraId="2216A2A4" w14:textId="77777777" w:rsidR="00583A08" w:rsidRPr="00F076FB" w:rsidRDefault="00583A08" w:rsidP="00B338F6">
            <w:r>
              <w:t>592,782 (10.4)</w:t>
            </w:r>
          </w:p>
        </w:tc>
        <w:tc>
          <w:tcPr>
            <w:tcW w:w="1980" w:type="dxa"/>
          </w:tcPr>
          <w:p w14:paraId="596A3B21" w14:textId="77777777" w:rsidR="00583A08" w:rsidRPr="00F076FB" w:rsidRDefault="00583A08" w:rsidP="00B338F6">
            <w:r>
              <w:t>11,042 (8.7)</w:t>
            </w:r>
          </w:p>
        </w:tc>
        <w:tc>
          <w:tcPr>
            <w:tcW w:w="1980" w:type="dxa"/>
          </w:tcPr>
          <w:p w14:paraId="5B6B3AC0" w14:textId="77777777" w:rsidR="00583A08" w:rsidRPr="00F076FB" w:rsidRDefault="00583A08" w:rsidP="00B338F6">
            <w:r>
              <w:t>7,150 (8.0)</w:t>
            </w:r>
          </w:p>
        </w:tc>
        <w:tc>
          <w:tcPr>
            <w:tcW w:w="1980" w:type="dxa"/>
          </w:tcPr>
          <w:p w14:paraId="3BB9C8D1" w14:textId="77777777" w:rsidR="00583A08" w:rsidRPr="00F076FB" w:rsidRDefault="00583A08" w:rsidP="00B338F6">
            <w:r>
              <w:t>2,512 (8.4)</w:t>
            </w:r>
          </w:p>
        </w:tc>
        <w:tc>
          <w:tcPr>
            <w:tcW w:w="2070" w:type="dxa"/>
          </w:tcPr>
          <w:p w14:paraId="6159D76F" w14:textId="77777777" w:rsidR="00583A08" w:rsidRPr="00F076FB" w:rsidRDefault="00583A08" w:rsidP="00B338F6">
            <w:r>
              <w:t>957 (17.9)</w:t>
            </w:r>
          </w:p>
        </w:tc>
        <w:tc>
          <w:tcPr>
            <w:tcW w:w="2160" w:type="dxa"/>
          </w:tcPr>
          <w:p w14:paraId="4EAAB18A" w14:textId="77777777" w:rsidR="00583A08" w:rsidRPr="00903EB5" w:rsidRDefault="00583A08" w:rsidP="00B338F6">
            <w:r>
              <w:t>423 (21.1)</w:t>
            </w:r>
          </w:p>
        </w:tc>
      </w:tr>
      <w:tr w:rsidR="00583A08" w:rsidRPr="00F076FB" w14:paraId="55F8A56B" w14:textId="77777777" w:rsidTr="00B338F6">
        <w:tc>
          <w:tcPr>
            <w:tcW w:w="2695" w:type="dxa"/>
          </w:tcPr>
          <w:p w14:paraId="4686D85D" w14:textId="77777777" w:rsidR="00583A08" w:rsidRPr="00F076FB" w:rsidRDefault="00583A08" w:rsidP="00B338F6"/>
        </w:tc>
        <w:tc>
          <w:tcPr>
            <w:tcW w:w="2070" w:type="dxa"/>
          </w:tcPr>
          <w:p w14:paraId="3E2746CB" w14:textId="77777777" w:rsidR="00583A08" w:rsidRPr="00F076FB" w:rsidRDefault="00583A08" w:rsidP="00B338F6"/>
        </w:tc>
        <w:tc>
          <w:tcPr>
            <w:tcW w:w="1980" w:type="dxa"/>
          </w:tcPr>
          <w:p w14:paraId="03D3BFE1" w14:textId="77777777" w:rsidR="00583A08" w:rsidRDefault="00583A08" w:rsidP="00B338F6">
            <w:r>
              <w:t>0.8 (0.8, 0.8)</w:t>
            </w:r>
          </w:p>
        </w:tc>
        <w:tc>
          <w:tcPr>
            <w:tcW w:w="1980" w:type="dxa"/>
          </w:tcPr>
          <w:p w14:paraId="6D74BDF4" w14:textId="77777777" w:rsidR="00583A08" w:rsidRPr="00F076FB" w:rsidRDefault="00583A08" w:rsidP="00B338F6">
            <w:r>
              <w:t>0.8 (0.7, 0.8)</w:t>
            </w:r>
          </w:p>
        </w:tc>
        <w:tc>
          <w:tcPr>
            <w:tcW w:w="1980" w:type="dxa"/>
          </w:tcPr>
          <w:p w14:paraId="32A821B8" w14:textId="77777777" w:rsidR="00583A08" w:rsidRPr="00F076FB" w:rsidRDefault="00583A08" w:rsidP="00B338F6">
            <w:r>
              <w:t>0.8 (0.8, 0.8)</w:t>
            </w:r>
          </w:p>
        </w:tc>
        <w:tc>
          <w:tcPr>
            <w:tcW w:w="2070" w:type="dxa"/>
          </w:tcPr>
          <w:p w14:paraId="77224EDB" w14:textId="77777777" w:rsidR="00583A08" w:rsidRPr="00F076FB" w:rsidRDefault="00583A08" w:rsidP="00B338F6">
            <w:r>
              <w:t>2.0 (1.8, 2.1)</w:t>
            </w:r>
          </w:p>
        </w:tc>
        <w:tc>
          <w:tcPr>
            <w:tcW w:w="2160" w:type="dxa"/>
          </w:tcPr>
          <w:p w14:paraId="7A381E8B" w14:textId="77777777" w:rsidR="00583A08" w:rsidRPr="00F076FB" w:rsidRDefault="00583A08" w:rsidP="00B338F6">
            <w:r>
              <w:t>2.5 (2.2, 2.7)</w:t>
            </w:r>
          </w:p>
        </w:tc>
      </w:tr>
      <w:tr w:rsidR="00583A08" w:rsidRPr="00F076FB" w14:paraId="3CDBCCDC" w14:textId="77777777" w:rsidTr="00B338F6">
        <w:tc>
          <w:tcPr>
            <w:tcW w:w="2695" w:type="dxa"/>
          </w:tcPr>
          <w:p w14:paraId="3EEEDB81" w14:textId="77777777" w:rsidR="00583A08" w:rsidRPr="00C812DE" w:rsidRDefault="00583A08" w:rsidP="00B338F6">
            <w:pPr>
              <w:rPr>
                <w:b/>
                <w:u w:val="single"/>
              </w:rPr>
            </w:pPr>
            <w:r w:rsidRPr="00C812DE">
              <w:rPr>
                <w:b/>
                <w:u w:val="single"/>
              </w:rPr>
              <w:t xml:space="preserve">Other </w:t>
            </w:r>
            <w:r>
              <w:rPr>
                <w:b/>
                <w:u w:val="single"/>
              </w:rPr>
              <w:t>birthing person</w:t>
            </w:r>
            <w:r w:rsidRPr="00C812DE">
              <w:rPr>
                <w:b/>
                <w:u w:val="single"/>
              </w:rPr>
              <w:t xml:space="preserve"> factors</w:t>
            </w:r>
          </w:p>
        </w:tc>
        <w:tc>
          <w:tcPr>
            <w:tcW w:w="2070" w:type="dxa"/>
          </w:tcPr>
          <w:p w14:paraId="6C67B156" w14:textId="77777777" w:rsidR="00583A08" w:rsidRPr="00F076FB" w:rsidRDefault="00583A08" w:rsidP="00B338F6"/>
        </w:tc>
        <w:tc>
          <w:tcPr>
            <w:tcW w:w="1980" w:type="dxa"/>
          </w:tcPr>
          <w:p w14:paraId="610B2966" w14:textId="77777777" w:rsidR="00583A08" w:rsidRPr="00F076FB" w:rsidRDefault="00583A08" w:rsidP="00B338F6"/>
        </w:tc>
        <w:tc>
          <w:tcPr>
            <w:tcW w:w="1980" w:type="dxa"/>
          </w:tcPr>
          <w:p w14:paraId="04402352" w14:textId="77777777" w:rsidR="00583A08" w:rsidRPr="00F076FB" w:rsidRDefault="00583A08" w:rsidP="00B338F6"/>
        </w:tc>
        <w:tc>
          <w:tcPr>
            <w:tcW w:w="1980" w:type="dxa"/>
          </w:tcPr>
          <w:p w14:paraId="2B97BE88" w14:textId="77777777" w:rsidR="00583A08" w:rsidRPr="00F076FB" w:rsidRDefault="00583A08" w:rsidP="00B338F6"/>
        </w:tc>
        <w:tc>
          <w:tcPr>
            <w:tcW w:w="2070" w:type="dxa"/>
          </w:tcPr>
          <w:p w14:paraId="777534A7" w14:textId="77777777" w:rsidR="00583A08" w:rsidRPr="00F076FB" w:rsidRDefault="00583A08" w:rsidP="00B338F6"/>
        </w:tc>
        <w:tc>
          <w:tcPr>
            <w:tcW w:w="2160" w:type="dxa"/>
          </w:tcPr>
          <w:p w14:paraId="6671F549" w14:textId="77777777" w:rsidR="00583A08" w:rsidRPr="00F076FB" w:rsidRDefault="00583A08" w:rsidP="00B338F6"/>
        </w:tc>
      </w:tr>
      <w:tr w:rsidR="00583A08" w:rsidRPr="00F076FB" w14:paraId="57ABF755" w14:textId="77777777" w:rsidTr="00B338F6">
        <w:tc>
          <w:tcPr>
            <w:tcW w:w="2695" w:type="dxa"/>
          </w:tcPr>
          <w:p w14:paraId="574ED782" w14:textId="77777777" w:rsidR="00583A08" w:rsidRPr="00F076FB" w:rsidRDefault="00583A08" w:rsidP="00B338F6">
            <w:pPr>
              <w:rPr>
                <w:b/>
              </w:rPr>
            </w:pPr>
            <w:r w:rsidRPr="00F076FB">
              <w:rPr>
                <w:b/>
              </w:rPr>
              <w:t>Age at delivery (years)</w:t>
            </w:r>
          </w:p>
        </w:tc>
        <w:tc>
          <w:tcPr>
            <w:tcW w:w="2070" w:type="dxa"/>
          </w:tcPr>
          <w:p w14:paraId="06AE69ED" w14:textId="77777777" w:rsidR="00583A08" w:rsidRPr="00F076FB" w:rsidRDefault="00583A08" w:rsidP="00B338F6"/>
        </w:tc>
        <w:tc>
          <w:tcPr>
            <w:tcW w:w="1980" w:type="dxa"/>
          </w:tcPr>
          <w:p w14:paraId="6C225873" w14:textId="77777777" w:rsidR="00583A08" w:rsidRPr="00F076FB" w:rsidRDefault="00583A08" w:rsidP="00B338F6"/>
        </w:tc>
        <w:tc>
          <w:tcPr>
            <w:tcW w:w="1980" w:type="dxa"/>
          </w:tcPr>
          <w:p w14:paraId="7CA82C2F" w14:textId="77777777" w:rsidR="00583A08" w:rsidRPr="00F076FB" w:rsidRDefault="00583A08" w:rsidP="00B338F6"/>
        </w:tc>
        <w:tc>
          <w:tcPr>
            <w:tcW w:w="1980" w:type="dxa"/>
          </w:tcPr>
          <w:p w14:paraId="5AB40361" w14:textId="77777777" w:rsidR="00583A08" w:rsidRPr="00F076FB" w:rsidRDefault="00583A08" w:rsidP="00B338F6"/>
        </w:tc>
        <w:tc>
          <w:tcPr>
            <w:tcW w:w="2070" w:type="dxa"/>
          </w:tcPr>
          <w:p w14:paraId="46F28744" w14:textId="77777777" w:rsidR="00583A08" w:rsidRPr="00F076FB" w:rsidRDefault="00583A08" w:rsidP="00B338F6"/>
        </w:tc>
        <w:tc>
          <w:tcPr>
            <w:tcW w:w="2160" w:type="dxa"/>
          </w:tcPr>
          <w:p w14:paraId="613C0C2D" w14:textId="77777777" w:rsidR="00583A08" w:rsidRPr="00F076FB" w:rsidRDefault="00583A08" w:rsidP="00B338F6"/>
        </w:tc>
      </w:tr>
      <w:tr w:rsidR="00583A08" w:rsidRPr="00F076FB" w14:paraId="2A246D6F" w14:textId="77777777" w:rsidTr="00B338F6">
        <w:tc>
          <w:tcPr>
            <w:tcW w:w="2695" w:type="dxa"/>
          </w:tcPr>
          <w:p w14:paraId="7B3C61AD" w14:textId="77777777" w:rsidR="00583A08" w:rsidRPr="00F076FB" w:rsidRDefault="00583A08" w:rsidP="00B338F6">
            <w:r w:rsidRPr="00F076FB">
              <w:t xml:space="preserve">&lt; 18 </w:t>
            </w:r>
          </w:p>
        </w:tc>
        <w:tc>
          <w:tcPr>
            <w:tcW w:w="2070" w:type="dxa"/>
          </w:tcPr>
          <w:p w14:paraId="567C15F8" w14:textId="77777777" w:rsidR="00583A08" w:rsidRPr="00F076FB" w:rsidRDefault="00583A08" w:rsidP="00B338F6">
            <w:r>
              <w:t>116,028 (2.0)</w:t>
            </w:r>
          </w:p>
        </w:tc>
        <w:tc>
          <w:tcPr>
            <w:tcW w:w="1980" w:type="dxa"/>
          </w:tcPr>
          <w:p w14:paraId="7163A920" w14:textId="77777777" w:rsidR="00583A08" w:rsidRPr="00F076FB" w:rsidRDefault="00583A08" w:rsidP="00B338F6">
            <w:r>
              <w:t>1,143 (0.9)</w:t>
            </w:r>
          </w:p>
        </w:tc>
        <w:tc>
          <w:tcPr>
            <w:tcW w:w="1980" w:type="dxa"/>
          </w:tcPr>
          <w:p w14:paraId="175C2F42" w14:textId="77777777" w:rsidR="00583A08" w:rsidRPr="00F076FB" w:rsidRDefault="00583A08" w:rsidP="00B338F6">
            <w:r>
              <w:t>780 (0.9)</w:t>
            </w:r>
          </w:p>
        </w:tc>
        <w:tc>
          <w:tcPr>
            <w:tcW w:w="1980" w:type="dxa"/>
          </w:tcPr>
          <w:p w14:paraId="468DA98E" w14:textId="77777777" w:rsidR="00583A08" w:rsidRPr="00F076FB" w:rsidRDefault="00583A08" w:rsidP="00B338F6">
            <w:r>
              <w:t>269 (0.9)</w:t>
            </w:r>
          </w:p>
        </w:tc>
        <w:tc>
          <w:tcPr>
            <w:tcW w:w="2070" w:type="dxa"/>
          </w:tcPr>
          <w:p w14:paraId="43AE775D" w14:textId="77777777" w:rsidR="00583A08" w:rsidRPr="00F076FB" w:rsidRDefault="00583A08" w:rsidP="00B338F6">
            <w:r>
              <w:t>58 (1.1)</w:t>
            </w:r>
          </w:p>
        </w:tc>
        <w:tc>
          <w:tcPr>
            <w:tcW w:w="2160" w:type="dxa"/>
          </w:tcPr>
          <w:p w14:paraId="17260F44" w14:textId="77777777" w:rsidR="00583A08" w:rsidRPr="00F076FB" w:rsidRDefault="00583A08" w:rsidP="00B338F6">
            <w:r>
              <w:t>36 (1.8)</w:t>
            </w:r>
          </w:p>
        </w:tc>
      </w:tr>
      <w:tr w:rsidR="00583A08" w:rsidRPr="00F076FB" w14:paraId="3D3EC20D" w14:textId="77777777" w:rsidTr="00B338F6">
        <w:tc>
          <w:tcPr>
            <w:tcW w:w="2695" w:type="dxa"/>
          </w:tcPr>
          <w:p w14:paraId="52870AF9" w14:textId="77777777" w:rsidR="00583A08" w:rsidRPr="00F076FB" w:rsidRDefault="00583A08" w:rsidP="00B338F6"/>
        </w:tc>
        <w:tc>
          <w:tcPr>
            <w:tcW w:w="2070" w:type="dxa"/>
          </w:tcPr>
          <w:p w14:paraId="21BCCF85" w14:textId="77777777" w:rsidR="00583A08" w:rsidRPr="00F076FB" w:rsidRDefault="00583A08" w:rsidP="00B338F6"/>
        </w:tc>
        <w:tc>
          <w:tcPr>
            <w:tcW w:w="1980" w:type="dxa"/>
          </w:tcPr>
          <w:p w14:paraId="6371EBB8" w14:textId="77777777" w:rsidR="00583A08" w:rsidRDefault="00583A08" w:rsidP="00B338F6">
            <w:r>
              <w:t>0.5 (0.4, 0.5)</w:t>
            </w:r>
          </w:p>
        </w:tc>
        <w:tc>
          <w:tcPr>
            <w:tcW w:w="1980" w:type="dxa"/>
          </w:tcPr>
          <w:p w14:paraId="246CD9D9" w14:textId="77777777" w:rsidR="00583A08" w:rsidRPr="00F076FB" w:rsidRDefault="00583A08" w:rsidP="00B338F6">
            <w:r>
              <w:t>0.5 (0.4, 0.5)</w:t>
            </w:r>
          </w:p>
        </w:tc>
        <w:tc>
          <w:tcPr>
            <w:tcW w:w="1980" w:type="dxa"/>
          </w:tcPr>
          <w:p w14:paraId="7EEE11CD" w14:textId="77777777" w:rsidR="00583A08" w:rsidRPr="00F076FB" w:rsidRDefault="00583A08" w:rsidP="00B338F6">
            <w:r>
              <w:t>0.5 (0.4, 0.5)</w:t>
            </w:r>
          </w:p>
        </w:tc>
        <w:tc>
          <w:tcPr>
            <w:tcW w:w="2070" w:type="dxa"/>
          </w:tcPr>
          <w:p w14:paraId="0E2DD99D" w14:textId="77777777" w:rsidR="00583A08" w:rsidRPr="00F076FB" w:rsidRDefault="00583A08" w:rsidP="00B338F6">
            <w:r>
              <w:t>0.5 (0.4, 0.7)</w:t>
            </w:r>
          </w:p>
        </w:tc>
        <w:tc>
          <w:tcPr>
            <w:tcW w:w="2160" w:type="dxa"/>
          </w:tcPr>
          <w:p w14:paraId="1002247E" w14:textId="77777777" w:rsidR="00583A08" w:rsidRPr="00F076FB" w:rsidRDefault="00583A08" w:rsidP="00B338F6">
            <w:r>
              <w:t>0.8 (0.6, 1.2)</w:t>
            </w:r>
          </w:p>
        </w:tc>
      </w:tr>
      <w:tr w:rsidR="00583A08" w:rsidRPr="00F076FB" w14:paraId="689E54C1" w14:textId="77777777" w:rsidTr="00B338F6">
        <w:tc>
          <w:tcPr>
            <w:tcW w:w="2695" w:type="dxa"/>
          </w:tcPr>
          <w:p w14:paraId="2BA7431E" w14:textId="77777777" w:rsidR="00583A08" w:rsidRPr="00F076FB" w:rsidRDefault="00583A08" w:rsidP="00B338F6">
            <w:r w:rsidRPr="00F076FB">
              <w:t>18-34</w:t>
            </w:r>
          </w:p>
        </w:tc>
        <w:tc>
          <w:tcPr>
            <w:tcW w:w="2070" w:type="dxa"/>
          </w:tcPr>
          <w:p w14:paraId="4AC699EF" w14:textId="77777777" w:rsidR="00583A08" w:rsidRPr="00F076FB" w:rsidRDefault="00583A08" w:rsidP="00B338F6">
            <w:r>
              <w:t>4,459,752 (78.1)</w:t>
            </w:r>
          </w:p>
        </w:tc>
        <w:tc>
          <w:tcPr>
            <w:tcW w:w="1980" w:type="dxa"/>
          </w:tcPr>
          <w:p w14:paraId="400C3CF7" w14:textId="77777777" w:rsidR="00583A08" w:rsidRPr="00F076FB" w:rsidRDefault="00583A08" w:rsidP="00B338F6">
            <w:r>
              <w:t>94,843 (75.0)</w:t>
            </w:r>
          </w:p>
        </w:tc>
        <w:tc>
          <w:tcPr>
            <w:tcW w:w="1980" w:type="dxa"/>
          </w:tcPr>
          <w:p w14:paraId="308BB316" w14:textId="77777777" w:rsidR="00583A08" w:rsidRPr="00F076FB" w:rsidRDefault="00583A08" w:rsidP="00B338F6">
            <w:r>
              <w:t>67,101 (75.1)</w:t>
            </w:r>
          </w:p>
        </w:tc>
        <w:tc>
          <w:tcPr>
            <w:tcW w:w="1980" w:type="dxa"/>
          </w:tcPr>
          <w:p w14:paraId="7A622749" w14:textId="77777777" w:rsidR="00583A08" w:rsidRPr="00F076FB" w:rsidRDefault="00583A08" w:rsidP="00B338F6">
            <w:r>
              <w:t>21,746 (72.9)</w:t>
            </w:r>
          </w:p>
        </w:tc>
        <w:tc>
          <w:tcPr>
            <w:tcW w:w="2070" w:type="dxa"/>
          </w:tcPr>
          <w:p w14:paraId="228A029F" w14:textId="77777777" w:rsidR="00583A08" w:rsidRPr="00F076FB" w:rsidRDefault="00583A08" w:rsidP="00B338F6">
            <w:r>
              <w:t>4,355 (81.3)</w:t>
            </w:r>
          </w:p>
        </w:tc>
        <w:tc>
          <w:tcPr>
            <w:tcW w:w="2160" w:type="dxa"/>
          </w:tcPr>
          <w:p w14:paraId="23936535" w14:textId="77777777" w:rsidR="00583A08" w:rsidRPr="00F076FB" w:rsidRDefault="00583A08" w:rsidP="00B338F6">
            <w:r>
              <w:t>1,641 (82.0)</w:t>
            </w:r>
          </w:p>
        </w:tc>
      </w:tr>
      <w:tr w:rsidR="00583A08" w:rsidRPr="00F076FB" w14:paraId="083FCBA9" w14:textId="77777777" w:rsidTr="00B338F6">
        <w:tc>
          <w:tcPr>
            <w:tcW w:w="2695" w:type="dxa"/>
          </w:tcPr>
          <w:p w14:paraId="1D265A4A" w14:textId="77777777" w:rsidR="00583A08" w:rsidRPr="00F076FB" w:rsidRDefault="00583A08" w:rsidP="00B338F6"/>
        </w:tc>
        <w:tc>
          <w:tcPr>
            <w:tcW w:w="2070" w:type="dxa"/>
          </w:tcPr>
          <w:p w14:paraId="63628B1E" w14:textId="77777777" w:rsidR="00583A08" w:rsidRPr="00F076FB" w:rsidRDefault="00583A08" w:rsidP="00B338F6">
            <w:r>
              <w:t>Reference</w:t>
            </w:r>
          </w:p>
        </w:tc>
        <w:tc>
          <w:tcPr>
            <w:tcW w:w="1980" w:type="dxa"/>
          </w:tcPr>
          <w:p w14:paraId="567FED9E" w14:textId="77777777" w:rsidR="00583A08" w:rsidRPr="00F076FB" w:rsidRDefault="00583A08" w:rsidP="00B338F6"/>
        </w:tc>
        <w:tc>
          <w:tcPr>
            <w:tcW w:w="1980" w:type="dxa"/>
          </w:tcPr>
          <w:p w14:paraId="04CB9993" w14:textId="77777777" w:rsidR="00583A08" w:rsidRPr="00F076FB" w:rsidRDefault="00583A08" w:rsidP="00B338F6"/>
        </w:tc>
        <w:tc>
          <w:tcPr>
            <w:tcW w:w="1980" w:type="dxa"/>
          </w:tcPr>
          <w:p w14:paraId="11CF4158" w14:textId="77777777" w:rsidR="00583A08" w:rsidRPr="00F076FB" w:rsidRDefault="00583A08" w:rsidP="00B338F6"/>
        </w:tc>
        <w:tc>
          <w:tcPr>
            <w:tcW w:w="2070" w:type="dxa"/>
          </w:tcPr>
          <w:p w14:paraId="570A9580" w14:textId="77777777" w:rsidR="00583A08" w:rsidRPr="00F076FB" w:rsidRDefault="00583A08" w:rsidP="00B338F6"/>
        </w:tc>
        <w:tc>
          <w:tcPr>
            <w:tcW w:w="2160" w:type="dxa"/>
          </w:tcPr>
          <w:p w14:paraId="4C1622BF" w14:textId="77777777" w:rsidR="00583A08" w:rsidRPr="00F076FB" w:rsidRDefault="00583A08" w:rsidP="00B338F6"/>
        </w:tc>
      </w:tr>
      <w:tr w:rsidR="00583A08" w:rsidRPr="00F076FB" w14:paraId="50EAE252" w14:textId="77777777" w:rsidTr="00B338F6">
        <w:tc>
          <w:tcPr>
            <w:tcW w:w="2695" w:type="dxa"/>
          </w:tcPr>
          <w:p w14:paraId="1274D6CF" w14:textId="77777777" w:rsidR="00583A08" w:rsidRPr="00F076FB" w:rsidRDefault="00583A08" w:rsidP="00B338F6">
            <w:r w:rsidRPr="00F076FB">
              <w:t>&gt;34</w:t>
            </w:r>
          </w:p>
        </w:tc>
        <w:tc>
          <w:tcPr>
            <w:tcW w:w="2070" w:type="dxa"/>
          </w:tcPr>
          <w:p w14:paraId="27617075" w14:textId="77777777" w:rsidR="00583A08" w:rsidRPr="00F076FB" w:rsidRDefault="00583A08" w:rsidP="00B338F6">
            <w:r>
              <w:t>1,134,088 (19.9)</w:t>
            </w:r>
          </w:p>
        </w:tc>
        <w:tc>
          <w:tcPr>
            <w:tcW w:w="1980" w:type="dxa"/>
          </w:tcPr>
          <w:p w14:paraId="60240740" w14:textId="77777777" w:rsidR="00583A08" w:rsidRPr="00F076FB" w:rsidRDefault="00583A08" w:rsidP="00B338F6">
            <w:r>
              <w:t>30,507 (24.1)</w:t>
            </w:r>
          </w:p>
        </w:tc>
        <w:tc>
          <w:tcPr>
            <w:tcW w:w="1980" w:type="dxa"/>
          </w:tcPr>
          <w:p w14:paraId="61371EC7" w14:textId="77777777" w:rsidR="00583A08" w:rsidRPr="00F076FB" w:rsidRDefault="00583A08" w:rsidP="00B338F6">
            <w:r>
              <w:t>21,414 (24.0)</w:t>
            </w:r>
          </w:p>
        </w:tc>
        <w:tc>
          <w:tcPr>
            <w:tcW w:w="1980" w:type="dxa"/>
          </w:tcPr>
          <w:p w14:paraId="1AA4B427" w14:textId="77777777" w:rsidR="00583A08" w:rsidRPr="00F076FB" w:rsidRDefault="00583A08" w:rsidP="00B338F6">
            <w:r>
              <w:t>7,825 (26.2)</w:t>
            </w:r>
          </w:p>
        </w:tc>
        <w:tc>
          <w:tcPr>
            <w:tcW w:w="2070" w:type="dxa"/>
          </w:tcPr>
          <w:p w14:paraId="3B9FF94F" w14:textId="77777777" w:rsidR="00583A08" w:rsidRPr="00F076FB" w:rsidRDefault="00583A08" w:rsidP="00B338F6">
            <w:r>
              <w:t>944 (17.6)</w:t>
            </w:r>
          </w:p>
        </w:tc>
        <w:tc>
          <w:tcPr>
            <w:tcW w:w="2160" w:type="dxa"/>
          </w:tcPr>
          <w:p w14:paraId="032C2DEF" w14:textId="77777777" w:rsidR="00583A08" w:rsidRPr="00F076FB" w:rsidRDefault="00583A08" w:rsidP="00B338F6">
            <w:r>
              <w:t>324 (16.2)</w:t>
            </w:r>
          </w:p>
        </w:tc>
      </w:tr>
      <w:tr w:rsidR="00583A08" w:rsidRPr="00F076FB" w14:paraId="39707DB9" w14:textId="77777777" w:rsidTr="00B338F6">
        <w:tc>
          <w:tcPr>
            <w:tcW w:w="2695" w:type="dxa"/>
          </w:tcPr>
          <w:p w14:paraId="5DF93BFB" w14:textId="77777777" w:rsidR="00583A08" w:rsidRPr="00F076FB" w:rsidRDefault="00583A08" w:rsidP="00B338F6"/>
        </w:tc>
        <w:tc>
          <w:tcPr>
            <w:tcW w:w="2070" w:type="dxa"/>
          </w:tcPr>
          <w:p w14:paraId="3D7EF502" w14:textId="77777777" w:rsidR="00583A08" w:rsidRPr="00F076FB" w:rsidRDefault="00583A08" w:rsidP="00B338F6"/>
        </w:tc>
        <w:tc>
          <w:tcPr>
            <w:tcW w:w="1980" w:type="dxa"/>
          </w:tcPr>
          <w:p w14:paraId="4A8A2BFC" w14:textId="77777777" w:rsidR="00583A08" w:rsidRPr="00F076FB" w:rsidRDefault="00583A08" w:rsidP="00B338F6">
            <w:r>
              <w:t>1.3 (1.2, 1.3)</w:t>
            </w:r>
          </w:p>
        </w:tc>
        <w:tc>
          <w:tcPr>
            <w:tcW w:w="1980" w:type="dxa"/>
          </w:tcPr>
          <w:p w14:paraId="31C64FB8" w14:textId="77777777" w:rsidR="00583A08" w:rsidRPr="00F076FB" w:rsidRDefault="00583A08" w:rsidP="00B338F6">
            <w:r>
              <w:t>1.3 (1.2, 1.3)</w:t>
            </w:r>
          </w:p>
        </w:tc>
        <w:tc>
          <w:tcPr>
            <w:tcW w:w="1980" w:type="dxa"/>
          </w:tcPr>
          <w:p w14:paraId="1FED1246" w14:textId="77777777" w:rsidR="00583A08" w:rsidRPr="00F076FB" w:rsidRDefault="00583A08" w:rsidP="00B338F6">
            <w:r>
              <w:t>1.4 (1.4, 1.5)</w:t>
            </w:r>
          </w:p>
        </w:tc>
        <w:tc>
          <w:tcPr>
            <w:tcW w:w="2070" w:type="dxa"/>
          </w:tcPr>
          <w:p w14:paraId="64E2C565" w14:textId="77777777" w:rsidR="00583A08" w:rsidRPr="00F076FB" w:rsidRDefault="00583A08" w:rsidP="00B338F6">
            <w:r>
              <w:t>0.9 (0.8, 0.9)</w:t>
            </w:r>
          </w:p>
        </w:tc>
        <w:tc>
          <w:tcPr>
            <w:tcW w:w="2160" w:type="dxa"/>
          </w:tcPr>
          <w:p w14:paraId="6ABB95D8" w14:textId="77777777" w:rsidR="00583A08" w:rsidRPr="00F076FB" w:rsidRDefault="00583A08" w:rsidP="00B338F6">
            <w:r>
              <w:t>0.8 (0.7, 0.9)</w:t>
            </w:r>
          </w:p>
        </w:tc>
      </w:tr>
      <w:tr w:rsidR="00583A08" w:rsidRPr="00F076FB" w14:paraId="36E0D8DA" w14:textId="77777777" w:rsidTr="00B338F6">
        <w:tc>
          <w:tcPr>
            <w:tcW w:w="2695" w:type="dxa"/>
          </w:tcPr>
          <w:p w14:paraId="2B93FE85" w14:textId="77777777" w:rsidR="00583A08" w:rsidRPr="00F076FB" w:rsidRDefault="00583A08" w:rsidP="00B338F6">
            <w:pPr>
              <w:rPr>
                <w:b/>
              </w:rPr>
            </w:pPr>
            <w:r w:rsidRPr="00F076FB">
              <w:rPr>
                <w:b/>
              </w:rPr>
              <w:t>Parity</w:t>
            </w:r>
          </w:p>
        </w:tc>
        <w:tc>
          <w:tcPr>
            <w:tcW w:w="2070" w:type="dxa"/>
          </w:tcPr>
          <w:p w14:paraId="679805C3" w14:textId="77777777" w:rsidR="00583A08" w:rsidRPr="00F076FB" w:rsidRDefault="00583A08" w:rsidP="00B338F6"/>
        </w:tc>
        <w:tc>
          <w:tcPr>
            <w:tcW w:w="1980" w:type="dxa"/>
          </w:tcPr>
          <w:p w14:paraId="4E21F4B0" w14:textId="77777777" w:rsidR="00583A08" w:rsidRPr="00F076FB" w:rsidRDefault="00583A08" w:rsidP="00B338F6"/>
        </w:tc>
        <w:tc>
          <w:tcPr>
            <w:tcW w:w="1980" w:type="dxa"/>
          </w:tcPr>
          <w:p w14:paraId="07B4DE88" w14:textId="77777777" w:rsidR="00583A08" w:rsidRPr="00F076FB" w:rsidRDefault="00583A08" w:rsidP="00B338F6"/>
        </w:tc>
        <w:tc>
          <w:tcPr>
            <w:tcW w:w="1980" w:type="dxa"/>
          </w:tcPr>
          <w:p w14:paraId="40C9ABAC" w14:textId="77777777" w:rsidR="00583A08" w:rsidRPr="00F076FB" w:rsidRDefault="00583A08" w:rsidP="00B338F6"/>
        </w:tc>
        <w:tc>
          <w:tcPr>
            <w:tcW w:w="2070" w:type="dxa"/>
          </w:tcPr>
          <w:p w14:paraId="13CBBC08" w14:textId="77777777" w:rsidR="00583A08" w:rsidRPr="00F076FB" w:rsidRDefault="00583A08" w:rsidP="00B338F6"/>
        </w:tc>
        <w:tc>
          <w:tcPr>
            <w:tcW w:w="2160" w:type="dxa"/>
          </w:tcPr>
          <w:p w14:paraId="09F92A85" w14:textId="77777777" w:rsidR="00583A08" w:rsidRPr="00F076FB" w:rsidRDefault="00583A08" w:rsidP="00B338F6"/>
        </w:tc>
      </w:tr>
      <w:tr w:rsidR="00583A08" w:rsidRPr="00F076FB" w14:paraId="6598AB16" w14:textId="77777777" w:rsidTr="00B338F6">
        <w:tc>
          <w:tcPr>
            <w:tcW w:w="2695" w:type="dxa"/>
          </w:tcPr>
          <w:p w14:paraId="6AEC074C" w14:textId="77777777" w:rsidR="00583A08" w:rsidRPr="00F076FB" w:rsidRDefault="00583A08" w:rsidP="00B338F6">
            <w:r w:rsidRPr="00F076FB">
              <w:t>Nulliparous</w:t>
            </w:r>
          </w:p>
        </w:tc>
        <w:tc>
          <w:tcPr>
            <w:tcW w:w="2070" w:type="dxa"/>
          </w:tcPr>
          <w:p w14:paraId="7BE0E238" w14:textId="77777777" w:rsidR="00583A08" w:rsidRPr="00F076FB" w:rsidRDefault="00583A08" w:rsidP="00B338F6">
            <w:r>
              <w:t>2,217,424 (38.8)</w:t>
            </w:r>
          </w:p>
        </w:tc>
        <w:tc>
          <w:tcPr>
            <w:tcW w:w="1980" w:type="dxa"/>
          </w:tcPr>
          <w:p w14:paraId="7D538908" w14:textId="77777777" w:rsidR="00583A08" w:rsidRPr="00F076FB" w:rsidRDefault="00583A08" w:rsidP="00B338F6">
            <w:r>
              <w:t>53,387 (42.2)</w:t>
            </w:r>
          </w:p>
        </w:tc>
        <w:tc>
          <w:tcPr>
            <w:tcW w:w="1980" w:type="dxa"/>
          </w:tcPr>
          <w:p w14:paraId="08BD0081" w14:textId="77777777" w:rsidR="00583A08" w:rsidRPr="00F076FB" w:rsidRDefault="00583A08" w:rsidP="00B338F6">
            <w:r>
              <w:t>38,155 (42.7)</w:t>
            </w:r>
          </w:p>
        </w:tc>
        <w:tc>
          <w:tcPr>
            <w:tcW w:w="1980" w:type="dxa"/>
          </w:tcPr>
          <w:p w14:paraId="55C90D6F" w14:textId="77777777" w:rsidR="00583A08" w:rsidRPr="00F076FB" w:rsidRDefault="00583A08" w:rsidP="00B338F6">
            <w:r>
              <w:t>12,331 (41.3)</w:t>
            </w:r>
          </w:p>
        </w:tc>
        <w:tc>
          <w:tcPr>
            <w:tcW w:w="2070" w:type="dxa"/>
          </w:tcPr>
          <w:p w14:paraId="1D153A7C" w14:textId="77777777" w:rsidR="00583A08" w:rsidRPr="00F076FB" w:rsidRDefault="00583A08" w:rsidP="00B338F6">
            <w:r>
              <w:t>2,135 (39.9)</w:t>
            </w:r>
          </w:p>
        </w:tc>
        <w:tc>
          <w:tcPr>
            <w:tcW w:w="2160" w:type="dxa"/>
          </w:tcPr>
          <w:p w14:paraId="527174BF" w14:textId="77777777" w:rsidR="00583A08" w:rsidRPr="00F076FB" w:rsidRDefault="00583A08" w:rsidP="00B338F6">
            <w:r>
              <w:t>766 (38.3)</w:t>
            </w:r>
          </w:p>
        </w:tc>
      </w:tr>
      <w:tr w:rsidR="00583A08" w:rsidRPr="00F076FB" w14:paraId="5041108A" w14:textId="77777777" w:rsidTr="00B338F6">
        <w:tc>
          <w:tcPr>
            <w:tcW w:w="2695" w:type="dxa"/>
          </w:tcPr>
          <w:p w14:paraId="2CE853D1" w14:textId="77777777" w:rsidR="00583A08" w:rsidRPr="00F076FB" w:rsidRDefault="00583A08" w:rsidP="00B338F6"/>
        </w:tc>
        <w:tc>
          <w:tcPr>
            <w:tcW w:w="2070" w:type="dxa"/>
          </w:tcPr>
          <w:p w14:paraId="67E4572F" w14:textId="77777777" w:rsidR="00583A08" w:rsidRPr="00F076FB" w:rsidRDefault="00583A08" w:rsidP="00B338F6"/>
        </w:tc>
        <w:tc>
          <w:tcPr>
            <w:tcW w:w="1980" w:type="dxa"/>
          </w:tcPr>
          <w:p w14:paraId="3DF1933F" w14:textId="77777777" w:rsidR="00583A08" w:rsidRPr="00F076FB" w:rsidRDefault="00583A08" w:rsidP="00B338F6">
            <w:r>
              <w:t>1.1 (1.1, 1.2)</w:t>
            </w:r>
          </w:p>
        </w:tc>
        <w:tc>
          <w:tcPr>
            <w:tcW w:w="1980" w:type="dxa"/>
          </w:tcPr>
          <w:p w14:paraId="77AAA44F" w14:textId="77777777" w:rsidR="00583A08" w:rsidRPr="00F076FB" w:rsidRDefault="00583A08" w:rsidP="00B338F6">
            <w:r>
              <w:t>1.2 (1.2, 1.2)</w:t>
            </w:r>
          </w:p>
        </w:tc>
        <w:tc>
          <w:tcPr>
            <w:tcW w:w="1980" w:type="dxa"/>
          </w:tcPr>
          <w:p w14:paraId="686E7564" w14:textId="77777777" w:rsidR="00583A08" w:rsidRPr="00F076FB" w:rsidRDefault="00583A08" w:rsidP="00B338F6">
            <w:r>
              <w:t>1.1 (1.1, 1.1)</w:t>
            </w:r>
          </w:p>
        </w:tc>
        <w:tc>
          <w:tcPr>
            <w:tcW w:w="2070" w:type="dxa"/>
          </w:tcPr>
          <w:p w14:paraId="709A5F8E" w14:textId="77777777" w:rsidR="00583A08" w:rsidRPr="00F076FB" w:rsidRDefault="00583A08" w:rsidP="00B338F6">
            <w:r>
              <w:t>1.0 (1.0, 1.1)</w:t>
            </w:r>
          </w:p>
        </w:tc>
        <w:tc>
          <w:tcPr>
            <w:tcW w:w="2160" w:type="dxa"/>
          </w:tcPr>
          <w:p w14:paraId="6D50CFCE" w14:textId="77777777" w:rsidR="00583A08" w:rsidRPr="00F076FB" w:rsidRDefault="00583A08" w:rsidP="00B338F6">
            <w:r>
              <w:t>1.0 (0.9, 1.1)</w:t>
            </w:r>
          </w:p>
        </w:tc>
      </w:tr>
      <w:tr w:rsidR="00583A08" w:rsidRPr="00F076FB" w14:paraId="44E782BC" w14:textId="77777777" w:rsidTr="00B338F6">
        <w:tc>
          <w:tcPr>
            <w:tcW w:w="2695" w:type="dxa"/>
          </w:tcPr>
          <w:p w14:paraId="6B245DF7" w14:textId="77777777" w:rsidR="00583A08" w:rsidRPr="00F076FB" w:rsidRDefault="00583A08" w:rsidP="00B338F6">
            <w:r w:rsidRPr="00F076FB">
              <w:t>Multiparous</w:t>
            </w:r>
          </w:p>
        </w:tc>
        <w:tc>
          <w:tcPr>
            <w:tcW w:w="2070" w:type="dxa"/>
          </w:tcPr>
          <w:p w14:paraId="6D35B2C8" w14:textId="77777777" w:rsidR="00583A08" w:rsidRPr="00F076FB" w:rsidRDefault="00583A08" w:rsidP="00B338F6">
            <w:r>
              <w:t>3,487,990 (61.1)</w:t>
            </w:r>
          </w:p>
        </w:tc>
        <w:tc>
          <w:tcPr>
            <w:tcW w:w="1980" w:type="dxa"/>
          </w:tcPr>
          <w:p w14:paraId="40188BC8" w14:textId="77777777" w:rsidR="00583A08" w:rsidRPr="00F076FB" w:rsidRDefault="00583A08" w:rsidP="00B338F6">
            <w:r>
              <w:t>72,969 (57.7)</w:t>
            </w:r>
          </w:p>
        </w:tc>
        <w:tc>
          <w:tcPr>
            <w:tcW w:w="1980" w:type="dxa"/>
          </w:tcPr>
          <w:p w14:paraId="08B74B81" w14:textId="77777777" w:rsidR="00583A08" w:rsidRPr="00F076FB" w:rsidRDefault="00583A08" w:rsidP="00B338F6">
            <w:r>
              <w:t>51,050 (57.2)</w:t>
            </w:r>
          </w:p>
        </w:tc>
        <w:tc>
          <w:tcPr>
            <w:tcW w:w="1980" w:type="dxa"/>
          </w:tcPr>
          <w:p w14:paraId="7AD85127" w14:textId="77777777" w:rsidR="00583A08" w:rsidRPr="00F076FB" w:rsidRDefault="00583A08" w:rsidP="00B338F6">
            <w:r>
              <w:t>17,484 (58.6)</w:t>
            </w:r>
          </w:p>
        </w:tc>
        <w:tc>
          <w:tcPr>
            <w:tcW w:w="2070" w:type="dxa"/>
          </w:tcPr>
          <w:p w14:paraId="57AE3556" w14:textId="77777777" w:rsidR="00583A08" w:rsidRPr="00F076FB" w:rsidRDefault="00583A08" w:rsidP="00B338F6">
            <w:r>
              <w:t>3,208 (59.9)</w:t>
            </w:r>
          </w:p>
        </w:tc>
        <w:tc>
          <w:tcPr>
            <w:tcW w:w="2160" w:type="dxa"/>
          </w:tcPr>
          <w:p w14:paraId="5140FAEF" w14:textId="77777777" w:rsidR="00583A08" w:rsidRPr="00F076FB" w:rsidRDefault="00583A08" w:rsidP="00B338F6">
            <w:r>
              <w:t>1,227 (61.3)</w:t>
            </w:r>
          </w:p>
        </w:tc>
      </w:tr>
      <w:tr w:rsidR="00583A08" w:rsidRPr="00F076FB" w14:paraId="4BA8FFA7" w14:textId="77777777" w:rsidTr="00B338F6">
        <w:tc>
          <w:tcPr>
            <w:tcW w:w="2695" w:type="dxa"/>
          </w:tcPr>
          <w:p w14:paraId="008F2CF5" w14:textId="77777777" w:rsidR="00583A08" w:rsidRPr="00F076FB" w:rsidRDefault="00583A08" w:rsidP="00B338F6"/>
        </w:tc>
        <w:tc>
          <w:tcPr>
            <w:tcW w:w="2070" w:type="dxa"/>
          </w:tcPr>
          <w:p w14:paraId="0FBC717F" w14:textId="77777777" w:rsidR="00583A08" w:rsidRPr="00F076FB" w:rsidRDefault="00583A08" w:rsidP="00B338F6">
            <w:r>
              <w:t>Reference</w:t>
            </w:r>
          </w:p>
        </w:tc>
        <w:tc>
          <w:tcPr>
            <w:tcW w:w="1980" w:type="dxa"/>
          </w:tcPr>
          <w:p w14:paraId="4B5ADB58" w14:textId="77777777" w:rsidR="00583A08" w:rsidRPr="00F076FB" w:rsidRDefault="00583A08" w:rsidP="00B338F6"/>
        </w:tc>
        <w:tc>
          <w:tcPr>
            <w:tcW w:w="1980" w:type="dxa"/>
          </w:tcPr>
          <w:p w14:paraId="779DABE0" w14:textId="77777777" w:rsidR="00583A08" w:rsidRPr="00F076FB" w:rsidRDefault="00583A08" w:rsidP="00B338F6"/>
        </w:tc>
        <w:tc>
          <w:tcPr>
            <w:tcW w:w="1980" w:type="dxa"/>
          </w:tcPr>
          <w:p w14:paraId="76D79DEB" w14:textId="77777777" w:rsidR="00583A08" w:rsidRPr="00F076FB" w:rsidRDefault="00583A08" w:rsidP="00B338F6"/>
        </w:tc>
        <w:tc>
          <w:tcPr>
            <w:tcW w:w="2070" w:type="dxa"/>
          </w:tcPr>
          <w:p w14:paraId="48D22FCA" w14:textId="77777777" w:rsidR="00583A08" w:rsidRPr="00F076FB" w:rsidRDefault="00583A08" w:rsidP="00B338F6"/>
        </w:tc>
        <w:tc>
          <w:tcPr>
            <w:tcW w:w="2160" w:type="dxa"/>
          </w:tcPr>
          <w:p w14:paraId="4280361E" w14:textId="77777777" w:rsidR="00583A08" w:rsidRPr="00F076FB" w:rsidRDefault="00583A08" w:rsidP="00B338F6"/>
        </w:tc>
      </w:tr>
      <w:tr w:rsidR="00583A08" w:rsidRPr="00F076FB" w14:paraId="11613B3B" w14:textId="77777777" w:rsidTr="00B338F6">
        <w:tc>
          <w:tcPr>
            <w:tcW w:w="2695" w:type="dxa"/>
          </w:tcPr>
          <w:p w14:paraId="2D6492F2" w14:textId="77777777" w:rsidR="00583A08" w:rsidRPr="00FF12BB" w:rsidRDefault="00583A08" w:rsidP="00B338F6">
            <w:pPr>
              <w:rPr>
                <w:u w:val="single"/>
                <w:vertAlign w:val="superscript"/>
              </w:rPr>
            </w:pPr>
            <w:r w:rsidRPr="00FF12BB">
              <w:rPr>
                <w:b/>
                <w:u w:val="single"/>
              </w:rPr>
              <w:t>Health conditions/exposures</w:t>
            </w:r>
          </w:p>
        </w:tc>
        <w:tc>
          <w:tcPr>
            <w:tcW w:w="2070" w:type="dxa"/>
          </w:tcPr>
          <w:p w14:paraId="06660943" w14:textId="77777777" w:rsidR="00583A08" w:rsidRPr="00F076FB" w:rsidRDefault="00583A08" w:rsidP="00B338F6"/>
        </w:tc>
        <w:tc>
          <w:tcPr>
            <w:tcW w:w="1980" w:type="dxa"/>
          </w:tcPr>
          <w:p w14:paraId="137DFD6C" w14:textId="77777777" w:rsidR="00583A08" w:rsidRPr="00F076FB" w:rsidRDefault="00583A08" w:rsidP="00B338F6"/>
        </w:tc>
        <w:tc>
          <w:tcPr>
            <w:tcW w:w="1980" w:type="dxa"/>
          </w:tcPr>
          <w:p w14:paraId="636FE6E8" w14:textId="77777777" w:rsidR="00583A08" w:rsidRPr="00F076FB" w:rsidRDefault="00583A08" w:rsidP="00B338F6"/>
        </w:tc>
        <w:tc>
          <w:tcPr>
            <w:tcW w:w="1980" w:type="dxa"/>
          </w:tcPr>
          <w:p w14:paraId="56FA47D8" w14:textId="77777777" w:rsidR="00583A08" w:rsidRPr="00F076FB" w:rsidRDefault="00583A08" w:rsidP="00B338F6"/>
        </w:tc>
        <w:tc>
          <w:tcPr>
            <w:tcW w:w="2070" w:type="dxa"/>
          </w:tcPr>
          <w:p w14:paraId="5AA30315" w14:textId="77777777" w:rsidR="00583A08" w:rsidRPr="00F076FB" w:rsidRDefault="00583A08" w:rsidP="00B338F6"/>
        </w:tc>
        <w:tc>
          <w:tcPr>
            <w:tcW w:w="2160" w:type="dxa"/>
          </w:tcPr>
          <w:p w14:paraId="3ABA1FC2" w14:textId="77777777" w:rsidR="00583A08" w:rsidRPr="00F076FB" w:rsidRDefault="00583A08" w:rsidP="00B338F6"/>
        </w:tc>
      </w:tr>
      <w:tr w:rsidR="00583A08" w:rsidRPr="00F076FB" w14:paraId="468A38A0" w14:textId="77777777" w:rsidTr="00B338F6">
        <w:tc>
          <w:tcPr>
            <w:tcW w:w="2695" w:type="dxa"/>
          </w:tcPr>
          <w:p w14:paraId="5A2A1389" w14:textId="77777777" w:rsidR="00583A08" w:rsidRPr="00FF12BB" w:rsidRDefault="00583A08" w:rsidP="00B338F6">
            <w:pPr>
              <w:rPr>
                <w:b/>
              </w:rPr>
            </w:pPr>
            <w:r>
              <w:rPr>
                <w:b/>
              </w:rPr>
              <w:t>Diabetes</w:t>
            </w:r>
          </w:p>
        </w:tc>
        <w:tc>
          <w:tcPr>
            <w:tcW w:w="2070" w:type="dxa"/>
          </w:tcPr>
          <w:p w14:paraId="1B3C4517" w14:textId="77777777" w:rsidR="00583A08" w:rsidRPr="00F076FB" w:rsidRDefault="00583A08" w:rsidP="00B338F6"/>
        </w:tc>
        <w:tc>
          <w:tcPr>
            <w:tcW w:w="1980" w:type="dxa"/>
          </w:tcPr>
          <w:p w14:paraId="7233406B" w14:textId="77777777" w:rsidR="00583A08" w:rsidRPr="00F076FB" w:rsidRDefault="00583A08" w:rsidP="00B338F6"/>
        </w:tc>
        <w:tc>
          <w:tcPr>
            <w:tcW w:w="1980" w:type="dxa"/>
          </w:tcPr>
          <w:p w14:paraId="333B4A80" w14:textId="77777777" w:rsidR="00583A08" w:rsidRPr="00F076FB" w:rsidRDefault="00583A08" w:rsidP="00B338F6"/>
        </w:tc>
        <w:tc>
          <w:tcPr>
            <w:tcW w:w="1980" w:type="dxa"/>
          </w:tcPr>
          <w:p w14:paraId="04A5CD45" w14:textId="77777777" w:rsidR="00583A08" w:rsidRPr="00F076FB" w:rsidRDefault="00583A08" w:rsidP="00B338F6"/>
        </w:tc>
        <w:tc>
          <w:tcPr>
            <w:tcW w:w="2070" w:type="dxa"/>
          </w:tcPr>
          <w:p w14:paraId="67C08F74" w14:textId="77777777" w:rsidR="00583A08" w:rsidRPr="00F076FB" w:rsidRDefault="00583A08" w:rsidP="00B338F6"/>
        </w:tc>
        <w:tc>
          <w:tcPr>
            <w:tcW w:w="2160" w:type="dxa"/>
          </w:tcPr>
          <w:p w14:paraId="614C489A" w14:textId="77777777" w:rsidR="00583A08" w:rsidRPr="00F076FB" w:rsidRDefault="00583A08" w:rsidP="00B338F6">
            <w:pPr>
              <w:rPr>
                <w:vertAlign w:val="superscript"/>
              </w:rPr>
            </w:pPr>
          </w:p>
        </w:tc>
      </w:tr>
      <w:tr w:rsidR="00583A08" w:rsidRPr="00F076FB" w14:paraId="77E83790" w14:textId="77777777" w:rsidTr="00B338F6">
        <w:tc>
          <w:tcPr>
            <w:tcW w:w="2695" w:type="dxa"/>
          </w:tcPr>
          <w:p w14:paraId="3FAB358E" w14:textId="77777777" w:rsidR="00583A08" w:rsidRPr="00F076FB" w:rsidRDefault="00583A08" w:rsidP="00B338F6">
            <w:r>
              <w:t>None</w:t>
            </w:r>
          </w:p>
        </w:tc>
        <w:tc>
          <w:tcPr>
            <w:tcW w:w="2070" w:type="dxa"/>
          </w:tcPr>
          <w:p w14:paraId="263263DA" w14:textId="77777777" w:rsidR="00583A08" w:rsidRPr="00F076FB" w:rsidRDefault="00583A08" w:rsidP="00B338F6">
            <w:r>
              <w:t>5,128,592 (89.8)</w:t>
            </w:r>
          </w:p>
        </w:tc>
        <w:tc>
          <w:tcPr>
            <w:tcW w:w="1980" w:type="dxa"/>
          </w:tcPr>
          <w:p w14:paraId="762D5ECF" w14:textId="77777777" w:rsidR="00583A08" w:rsidRDefault="00583A08" w:rsidP="00B338F6">
            <w:r>
              <w:t>109,063 (86.2)</w:t>
            </w:r>
          </w:p>
        </w:tc>
        <w:tc>
          <w:tcPr>
            <w:tcW w:w="1980" w:type="dxa"/>
          </w:tcPr>
          <w:p w14:paraId="459B2961" w14:textId="77777777" w:rsidR="00583A08" w:rsidRDefault="00583A08" w:rsidP="00B338F6">
            <w:r>
              <w:t>77,491 (86.8)</w:t>
            </w:r>
          </w:p>
        </w:tc>
        <w:tc>
          <w:tcPr>
            <w:tcW w:w="1980" w:type="dxa"/>
          </w:tcPr>
          <w:p w14:paraId="6C8F4394" w14:textId="77777777" w:rsidR="00583A08" w:rsidRDefault="00583A08" w:rsidP="00B338F6">
            <w:r>
              <w:t>25,347 (84.9)</w:t>
            </w:r>
          </w:p>
        </w:tc>
        <w:tc>
          <w:tcPr>
            <w:tcW w:w="2070" w:type="dxa"/>
          </w:tcPr>
          <w:p w14:paraId="4F2080B2" w14:textId="77777777" w:rsidR="00583A08" w:rsidRDefault="00583A08" w:rsidP="00B338F6">
            <w:r>
              <w:t>4,589 (85.7)</w:t>
            </w:r>
          </w:p>
        </w:tc>
        <w:tc>
          <w:tcPr>
            <w:tcW w:w="2160" w:type="dxa"/>
          </w:tcPr>
          <w:p w14:paraId="2CF6174A" w14:textId="77777777" w:rsidR="00583A08" w:rsidRDefault="00583A08" w:rsidP="00B338F6">
            <w:r>
              <w:t>1,636 (81.8)</w:t>
            </w:r>
          </w:p>
        </w:tc>
      </w:tr>
      <w:tr w:rsidR="00583A08" w:rsidRPr="00F076FB" w14:paraId="72CEC44F" w14:textId="77777777" w:rsidTr="00B338F6">
        <w:tc>
          <w:tcPr>
            <w:tcW w:w="2695" w:type="dxa"/>
          </w:tcPr>
          <w:p w14:paraId="22A88CAB" w14:textId="77777777" w:rsidR="00583A08" w:rsidRPr="00F076FB" w:rsidRDefault="00583A08" w:rsidP="00B338F6"/>
        </w:tc>
        <w:tc>
          <w:tcPr>
            <w:tcW w:w="2070" w:type="dxa"/>
          </w:tcPr>
          <w:p w14:paraId="3729519D" w14:textId="77777777" w:rsidR="00583A08" w:rsidRPr="00F076FB" w:rsidRDefault="00583A08" w:rsidP="00B338F6">
            <w:r>
              <w:t>Reference</w:t>
            </w:r>
          </w:p>
        </w:tc>
        <w:tc>
          <w:tcPr>
            <w:tcW w:w="1980" w:type="dxa"/>
          </w:tcPr>
          <w:p w14:paraId="472CD78A" w14:textId="77777777" w:rsidR="00583A08" w:rsidRDefault="00583A08" w:rsidP="00B338F6"/>
        </w:tc>
        <w:tc>
          <w:tcPr>
            <w:tcW w:w="1980" w:type="dxa"/>
          </w:tcPr>
          <w:p w14:paraId="1E55AB5E" w14:textId="77777777" w:rsidR="00583A08" w:rsidRDefault="00583A08" w:rsidP="00B338F6"/>
        </w:tc>
        <w:tc>
          <w:tcPr>
            <w:tcW w:w="1980" w:type="dxa"/>
          </w:tcPr>
          <w:p w14:paraId="579BEDA5" w14:textId="77777777" w:rsidR="00583A08" w:rsidRDefault="00583A08" w:rsidP="00B338F6"/>
        </w:tc>
        <w:tc>
          <w:tcPr>
            <w:tcW w:w="2070" w:type="dxa"/>
          </w:tcPr>
          <w:p w14:paraId="13F8AB23" w14:textId="77777777" w:rsidR="00583A08" w:rsidRDefault="00583A08" w:rsidP="00B338F6"/>
        </w:tc>
        <w:tc>
          <w:tcPr>
            <w:tcW w:w="2160" w:type="dxa"/>
          </w:tcPr>
          <w:p w14:paraId="45CA092C" w14:textId="77777777" w:rsidR="00583A08" w:rsidRDefault="00583A08" w:rsidP="00B338F6"/>
        </w:tc>
      </w:tr>
      <w:tr w:rsidR="00583A08" w:rsidRPr="00F076FB" w14:paraId="7E87767C" w14:textId="77777777" w:rsidTr="00B338F6">
        <w:tc>
          <w:tcPr>
            <w:tcW w:w="2695" w:type="dxa"/>
          </w:tcPr>
          <w:p w14:paraId="014DF70D" w14:textId="77777777" w:rsidR="00583A08" w:rsidRPr="00F076FB" w:rsidRDefault="00583A08" w:rsidP="00B338F6">
            <w:r w:rsidRPr="00F076FB">
              <w:t>Gestational diabetes</w:t>
            </w:r>
          </w:p>
        </w:tc>
        <w:tc>
          <w:tcPr>
            <w:tcW w:w="2070" w:type="dxa"/>
          </w:tcPr>
          <w:p w14:paraId="270B5403" w14:textId="77777777" w:rsidR="00583A08" w:rsidRPr="00F076FB" w:rsidRDefault="00583A08" w:rsidP="00B338F6">
            <w:r>
              <w:t>524,359 (9.2)</w:t>
            </w:r>
          </w:p>
        </w:tc>
        <w:tc>
          <w:tcPr>
            <w:tcW w:w="1980" w:type="dxa"/>
          </w:tcPr>
          <w:p w14:paraId="78A2C9F5" w14:textId="77777777" w:rsidR="00583A08" w:rsidRDefault="00583A08" w:rsidP="00B338F6">
            <w:r>
              <w:t>14,368 (11.4)</w:t>
            </w:r>
          </w:p>
        </w:tc>
        <w:tc>
          <w:tcPr>
            <w:tcW w:w="1980" w:type="dxa"/>
          </w:tcPr>
          <w:p w14:paraId="182AC3AA" w14:textId="77777777" w:rsidR="00583A08" w:rsidRDefault="00583A08" w:rsidP="00B338F6">
            <w:r>
              <w:t>9,922 (11.1)</w:t>
            </w:r>
          </w:p>
        </w:tc>
        <w:tc>
          <w:tcPr>
            <w:tcW w:w="1980" w:type="dxa"/>
          </w:tcPr>
          <w:p w14:paraId="3BA1122C" w14:textId="77777777" w:rsidR="00583A08" w:rsidRDefault="00583A08" w:rsidP="00B338F6">
            <w:r>
              <w:t>3,613 (12.1)</w:t>
            </w:r>
          </w:p>
        </w:tc>
        <w:tc>
          <w:tcPr>
            <w:tcW w:w="2070" w:type="dxa"/>
          </w:tcPr>
          <w:p w14:paraId="2D42EB6A" w14:textId="77777777" w:rsidR="00583A08" w:rsidRDefault="00583A08" w:rsidP="00B338F6">
            <w:r>
              <w:t>583 (10.9)</w:t>
            </w:r>
          </w:p>
        </w:tc>
        <w:tc>
          <w:tcPr>
            <w:tcW w:w="2160" w:type="dxa"/>
          </w:tcPr>
          <w:p w14:paraId="7B4E1BA5" w14:textId="77777777" w:rsidR="00583A08" w:rsidRDefault="00583A08" w:rsidP="00B338F6">
            <w:r>
              <w:t>250 (12.5)</w:t>
            </w:r>
          </w:p>
        </w:tc>
      </w:tr>
      <w:tr w:rsidR="00583A08" w:rsidRPr="00F076FB" w14:paraId="64B4D309" w14:textId="77777777" w:rsidTr="00B338F6">
        <w:tc>
          <w:tcPr>
            <w:tcW w:w="2695" w:type="dxa"/>
          </w:tcPr>
          <w:p w14:paraId="2DD96277" w14:textId="77777777" w:rsidR="00583A08" w:rsidRPr="00F076FB" w:rsidRDefault="00583A08" w:rsidP="00B338F6"/>
        </w:tc>
        <w:tc>
          <w:tcPr>
            <w:tcW w:w="2070" w:type="dxa"/>
          </w:tcPr>
          <w:p w14:paraId="07A34CF8" w14:textId="77777777" w:rsidR="00583A08" w:rsidRPr="00F076FB" w:rsidRDefault="00583A08" w:rsidP="00B338F6"/>
        </w:tc>
        <w:tc>
          <w:tcPr>
            <w:tcW w:w="1980" w:type="dxa"/>
          </w:tcPr>
          <w:p w14:paraId="1ECC827D" w14:textId="77777777" w:rsidR="00583A08" w:rsidRPr="00F076FB" w:rsidRDefault="00583A08" w:rsidP="00B338F6">
            <w:r>
              <w:t>1.3 (1.3, 1.3)</w:t>
            </w:r>
          </w:p>
        </w:tc>
        <w:tc>
          <w:tcPr>
            <w:tcW w:w="1980" w:type="dxa"/>
          </w:tcPr>
          <w:p w14:paraId="26B6B853" w14:textId="77777777" w:rsidR="00583A08" w:rsidRPr="00F076FB" w:rsidRDefault="00583A08" w:rsidP="00B338F6">
            <w:r>
              <w:t>1.2 (1.2, 1.3)</w:t>
            </w:r>
          </w:p>
        </w:tc>
        <w:tc>
          <w:tcPr>
            <w:tcW w:w="1980" w:type="dxa"/>
          </w:tcPr>
          <w:p w14:paraId="4ACA037F" w14:textId="77777777" w:rsidR="00583A08" w:rsidRPr="00F076FB" w:rsidRDefault="00583A08" w:rsidP="00B338F6">
            <w:r>
              <w:t>1.4 (1.3, 1.4)</w:t>
            </w:r>
          </w:p>
        </w:tc>
        <w:tc>
          <w:tcPr>
            <w:tcW w:w="2070" w:type="dxa"/>
          </w:tcPr>
          <w:p w14:paraId="42F4F395" w14:textId="77777777" w:rsidR="00583A08" w:rsidRPr="00F076FB" w:rsidRDefault="00583A08" w:rsidP="00B338F6">
            <w:r>
              <w:t>1.2 (1.1, 1.4)</w:t>
            </w:r>
          </w:p>
        </w:tc>
        <w:tc>
          <w:tcPr>
            <w:tcW w:w="2160" w:type="dxa"/>
          </w:tcPr>
          <w:p w14:paraId="4A3169CE" w14:textId="77777777" w:rsidR="00583A08" w:rsidRPr="00F076FB" w:rsidRDefault="00583A08" w:rsidP="00B338F6">
            <w:r>
              <w:t>1.5 (1.3, 1.7)</w:t>
            </w:r>
          </w:p>
        </w:tc>
      </w:tr>
      <w:tr w:rsidR="00583A08" w:rsidRPr="00F076FB" w14:paraId="5F71AEEF" w14:textId="77777777" w:rsidTr="00B338F6">
        <w:tc>
          <w:tcPr>
            <w:tcW w:w="2695" w:type="dxa"/>
          </w:tcPr>
          <w:p w14:paraId="0810D9E3" w14:textId="77777777" w:rsidR="00583A08" w:rsidRPr="00F076FB" w:rsidRDefault="00583A08" w:rsidP="00B338F6">
            <w:r w:rsidRPr="00F076FB">
              <w:t>Pre-existing diabetes</w:t>
            </w:r>
          </w:p>
        </w:tc>
        <w:tc>
          <w:tcPr>
            <w:tcW w:w="2070" w:type="dxa"/>
          </w:tcPr>
          <w:p w14:paraId="0983963C" w14:textId="77777777" w:rsidR="00583A08" w:rsidRPr="00F076FB" w:rsidRDefault="00583A08" w:rsidP="00B338F6">
            <w:r>
              <w:t>57,095 (1.0)</w:t>
            </w:r>
          </w:p>
        </w:tc>
        <w:tc>
          <w:tcPr>
            <w:tcW w:w="1980" w:type="dxa"/>
          </w:tcPr>
          <w:p w14:paraId="18273B30" w14:textId="77777777" w:rsidR="00583A08" w:rsidRPr="00F076FB" w:rsidRDefault="00583A08" w:rsidP="00B338F6">
            <w:r>
              <w:t>3,064 (2.4)</w:t>
            </w:r>
          </w:p>
        </w:tc>
        <w:tc>
          <w:tcPr>
            <w:tcW w:w="1980" w:type="dxa"/>
          </w:tcPr>
          <w:p w14:paraId="34166D8A" w14:textId="77777777" w:rsidR="00583A08" w:rsidRPr="00F076FB" w:rsidRDefault="00583A08" w:rsidP="00B338F6">
            <w:r>
              <w:t>1,884 (2.1)</w:t>
            </w:r>
          </w:p>
        </w:tc>
        <w:tc>
          <w:tcPr>
            <w:tcW w:w="1980" w:type="dxa"/>
          </w:tcPr>
          <w:p w14:paraId="5B751D73" w14:textId="77777777" w:rsidR="00583A08" w:rsidRPr="00F076FB" w:rsidRDefault="00583A08" w:rsidP="00B338F6">
            <w:r>
              <w:t>880 (3.0)</w:t>
            </w:r>
          </w:p>
        </w:tc>
        <w:tc>
          <w:tcPr>
            <w:tcW w:w="2070" w:type="dxa"/>
          </w:tcPr>
          <w:p w14:paraId="36F7A835" w14:textId="77777777" w:rsidR="00583A08" w:rsidRPr="00F076FB" w:rsidRDefault="00583A08" w:rsidP="00B338F6">
            <w:r>
              <w:t>185 (3.5)</w:t>
            </w:r>
          </w:p>
        </w:tc>
        <w:tc>
          <w:tcPr>
            <w:tcW w:w="2160" w:type="dxa"/>
          </w:tcPr>
          <w:p w14:paraId="55FCD484" w14:textId="77777777" w:rsidR="00583A08" w:rsidRPr="00903EB5" w:rsidRDefault="00583A08" w:rsidP="00B338F6">
            <w:r>
              <w:t>115 (5.8)</w:t>
            </w:r>
          </w:p>
        </w:tc>
      </w:tr>
      <w:tr w:rsidR="00583A08" w:rsidRPr="00F076FB" w14:paraId="2D42B44D" w14:textId="77777777" w:rsidTr="00B338F6">
        <w:tc>
          <w:tcPr>
            <w:tcW w:w="2695" w:type="dxa"/>
          </w:tcPr>
          <w:p w14:paraId="2750DEA4" w14:textId="77777777" w:rsidR="00583A08" w:rsidRPr="00F076FB" w:rsidRDefault="00583A08" w:rsidP="00B338F6"/>
        </w:tc>
        <w:tc>
          <w:tcPr>
            <w:tcW w:w="2070" w:type="dxa"/>
          </w:tcPr>
          <w:p w14:paraId="647A0EEB" w14:textId="77777777" w:rsidR="00583A08" w:rsidRPr="00F076FB" w:rsidRDefault="00583A08" w:rsidP="00B338F6"/>
        </w:tc>
        <w:tc>
          <w:tcPr>
            <w:tcW w:w="1980" w:type="dxa"/>
          </w:tcPr>
          <w:p w14:paraId="399B494E" w14:textId="77777777" w:rsidR="00583A08" w:rsidRDefault="00583A08" w:rsidP="00B338F6">
            <w:r>
              <w:t>2.4 (2.4, 2.5)</w:t>
            </w:r>
          </w:p>
        </w:tc>
        <w:tc>
          <w:tcPr>
            <w:tcW w:w="1980" w:type="dxa"/>
          </w:tcPr>
          <w:p w14:paraId="1557F973" w14:textId="77777777" w:rsidR="00583A08" w:rsidRPr="00F076FB" w:rsidRDefault="00583A08" w:rsidP="00B338F6">
            <w:r>
              <w:t>2.1 (2.1, 2.2)</w:t>
            </w:r>
          </w:p>
        </w:tc>
        <w:tc>
          <w:tcPr>
            <w:tcW w:w="1980" w:type="dxa"/>
          </w:tcPr>
          <w:p w14:paraId="6B096886" w14:textId="77777777" w:rsidR="00583A08" w:rsidRPr="00F076FB" w:rsidRDefault="00583A08" w:rsidP="00B338F6">
            <w:r>
              <w:t>3.1 (2.9, 3.3)</w:t>
            </w:r>
          </w:p>
        </w:tc>
        <w:tc>
          <w:tcPr>
            <w:tcW w:w="2070" w:type="dxa"/>
          </w:tcPr>
          <w:p w14:paraId="62FBBBE9" w14:textId="77777777" w:rsidR="00583A08" w:rsidRPr="00F076FB" w:rsidRDefault="00583A08" w:rsidP="00B338F6">
            <w:r>
              <w:t>3.6 (3.1, 4.2)</w:t>
            </w:r>
          </w:p>
        </w:tc>
        <w:tc>
          <w:tcPr>
            <w:tcW w:w="2160" w:type="dxa"/>
          </w:tcPr>
          <w:p w14:paraId="6E64D4C0" w14:textId="77777777" w:rsidR="00583A08" w:rsidRPr="00F076FB" w:rsidRDefault="00583A08" w:rsidP="00B338F6">
            <w:r>
              <w:t>6.3 (5.2, 7.6)</w:t>
            </w:r>
          </w:p>
        </w:tc>
      </w:tr>
      <w:tr w:rsidR="00583A08" w:rsidRPr="00F076FB" w14:paraId="2DEABB5F" w14:textId="77777777" w:rsidTr="00B338F6">
        <w:tc>
          <w:tcPr>
            <w:tcW w:w="2695" w:type="dxa"/>
          </w:tcPr>
          <w:p w14:paraId="730BACD6" w14:textId="77777777" w:rsidR="00583A08" w:rsidRPr="00FF12BB" w:rsidRDefault="00583A08" w:rsidP="00B338F6">
            <w:pPr>
              <w:rPr>
                <w:b/>
              </w:rPr>
            </w:pPr>
            <w:r>
              <w:rPr>
                <w:b/>
              </w:rPr>
              <w:t>Hypertension</w:t>
            </w:r>
          </w:p>
        </w:tc>
        <w:tc>
          <w:tcPr>
            <w:tcW w:w="2070" w:type="dxa"/>
          </w:tcPr>
          <w:p w14:paraId="21F276CB" w14:textId="77777777" w:rsidR="00583A08" w:rsidRPr="00F076FB" w:rsidRDefault="00583A08" w:rsidP="00B338F6"/>
        </w:tc>
        <w:tc>
          <w:tcPr>
            <w:tcW w:w="1980" w:type="dxa"/>
          </w:tcPr>
          <w:p w14:paraId="6DC416B2" w14:textId="77777777" w:rsidR="00583A08" w:rsidRDefault="00583A08" w:rsidP="00B338F6"/>
        </w:tc>
        <w:tc>
          <w:tcPr>
            <w:tcW w:w="1980" w:type="dxa"/>
          </w:tcPr>
          <w:p w14:paraId="16A79969" w14:textId="77777777" w:rsidR="00583A08" w:rsidRDefault="00583A08" w:rsidP="00B338F6"/>
        </w:tc>
        <w:tc>
          <w:tcPr>
            <w:tcW w:w="1980" w:type="dxa"/>
          </w:tcPr>
          <w:p w14:paraId="36B5169B" w14:textId="77777777" w:rsidR="00583A08" w:rsidRDefault="00583A08" w:rsidP="00B338F6"/>
        </w:tc>
        <w:tc>
          <w:tcPr>
            <w:tcW w:w="2070" w:type="dxa"/>
          </w:tcPr>
          <w:p w14:paraId="5C30FA65" w14:textId="77777777" w:rsidR="00583A08" w:rsidRDefault="00583A08" w:rsidP="00B338F6"/>
        </w:tc>
        <w:tc>
          <w:tcPr>
            <w:tcW w:w="2160" w:type="dxa"/>
          </w:tcPr>
          <w:p w14:paraId="5E02D679" w14:textId="77777777" w:rsidR="00583A08" w:rsidRDefault="00583A08" w:rsidP="00B338F6"/>
        </w:tc>
      </w:tr>
      <w:tr w:rsidR="00583A08" w:rsidRPr="00F076FB" w14:paraId="26F8977A" w14:textId="77777777" w:rsidTr="00B338F6">
        <w:tc>
          <w:tcPr>
            <w:tcW w:w="2695" w:type="dxa"/>
          </w:tcPr>
          <w:p w14:paraId="2122F611" w14:textId="77777777" w:rsidR="00583A08" w:rsidRPr="00F076FB" w:rsidRDefault="00583A08" w:rsidP="00B338F6">
            <w:r>
              <w:t>None</w:t>
            </w:r>
          </w:p>
        </w:tc>
        <w:tc>
          <w:tcPr>
            <w:tcW w:w="2070" w:type="dxa"/>
          </w:tcPr>
          <w:p w14:paraId="5546B9C0" w14:textId="77777777" w:rsidR="00583A08" w:rsidRPr="00F076FB" w:rsidRDefault="00583A08" w:rsidP="00B338F6">
            <w:r>
              <w:t>5,235,581 (91.7)</w:t>
            </w:r>
          </w:p>
        </w:tc>
        <w:tc>
          <w:tcPr>
            <w:tcW w:w="1980" w:type="dxa"/>
          </w:tcPr>
          <w:p w14:paraId="1550D0D8" w14:textId="77777777" w:rsidR="00583A08" w:rsidRDefault="00583A08" w:rsidP="00B338F6">
            <w:r>
              <w:t>102,617 (81.1)</w:t>
            </w:r>
          </w:p>
        </w:tc>
        <w:tc>
          <w:tcPr>
            <w:tcW w:w="1980" w:type="dxa"/>
          </w:tcPr>
          <w:p w14:paraId="5868BCFE" w14:textId="77777777" w:rsidR="00583A08" w:rsidRDefault="00583A08" w:rsidP="00B338F6">
            <w:r>
              <w:t>73,070 (81.8)</w:t>
            </w:r>
          </w:p>
        </w:tc>
        <w:tc>
          <w:tcPr>
            <w:tcW w:w="1980" w:type="dxa"/>
          </w:tcPr>
          <w:p w14:paraId="452743E6" w14:textId="77777777" w:rsidR="00583A08" w:rsidRDefault="00583A08" w:rsidP="00B338F6">
            <w:r>
              <w:t>23,826 (79.9)</w:t>
            </w:r>
          </w:p>
        </w:tc>
        <w:tc>
          <w:tcPr>
            <w:tcW w:w="2070" w:type="dxa"/>
          </w:tcPr>
          <w:p w14:paraId="0E64B06A" w14:textId="77777777" w:rsidR="00583A08" w:rsidRDefault="00583A08" w:rsidP="00B338F6">
            <w:r>
              <w:t>4,221 (78.8)</w:t>
            </w:r>
          </w:p>
        </w:tc>
        <w:tc>
          <w:tcPr>
            <w:tcW w:w="2160" w:type="dxa"/>
          </w:tcPr>
          <w:p w14:paraId="47D08E86" w14:textId="77777777" w:rsidR="00583A08" w:rsidRDefault="00583A08" w:rsidP="00B338F6">
            <w:r>
              <w:t>1,500 (75.0)</w:t>
            </w:r>
          </w:p>
        </w:tc>
      </w:tr>
      <w:tr w:rsidR="00583A08" w:rsidRPr="00F076FB" w14:paraId="61326EEB" w14:textId="77777777" w:rsidTr="00B338F6">
        <w:tc>
          <w:tcPr>
            <w:tcW w:w="2695" w:type="dxa"/>
          </w:tcPr>
          <w:p w14:paraId="29D7F345" w14:textId="77777777" w:rsidR="00583A08" w:rsidRPr="00F076FB" w:rsidRDefault="00583A08" w:rsidP="00B338F6"/>
        </w:tc>
        <w:tc>
          <w:tcPr>
            <w:tcW w:w="2070" w:type="dxa"/>
          </w:tcPr>
          <w:p w14:paraId="5C9C70A3" w14:textId="77777777" w:rsidR="00583A08" w:rsidRPr="00F076FB" w:rsidRDefault="00583A08" w:rsidP="00B338F6">
            <w:r>
              <w:t>Reference</w:t>
            </w:r>
          </w:p>
        </w:tc>
        <w:tc>
          <w:tcPr>
            <w:tcW w:w="1980" w:type="dxa"/>
          </w:tcPr>
          <w:p w14:paraId="7899FD7F" w14:textId="77777777" w:rsidR="00583A08" w:rsidRDefault="00583A08" w:rsidP="00B338F6"/>
        </w:tc>
        <w:tc>
          <w:tcPr>
            <w:tcW w:w="1980" w:type="dxa"/>
          </w:tcPr>
          <w:p w14:paraId="469EDAA3" w14:textId="77777777" w:rsidR="00583A08" w:rsidRDefault="00583A08" w:rsidP="00B338F6"/>
        </w:tc>
        <w:tc>
          <w:tcPr>
            <w:tcW w:w="1980" w:type="dxa"/>
          </w:tcPr>
          <w:p w14:paraId="57366F76" w14:textId="77777777" w:rsidR="00583A08" w:rsidRDefault="00583A08" w:rsidP="00B338F6"/>
        </w:tc>
        <w:tc>
          <w:tcPr>
            <w:tcW w:w="2070" w:type="dxa"/>
          </w:tcPr>
          <w:p w14:paraId="5E5EF04F" w14:textId="77777777" w:rsidR="00583A08" w:rsidRDefault="00583A08" w:rsidP="00B338F6"/>
        </w:tc>
        <w:tc>
          <w:tcPr>
            <w:tcW w:w="2160" w:type="dxa"/>
          </w:tcPr>
          <w:p w14:paraId="7B35FCDC" w14:textId="77777777" w:rsidR="00583A08" w:rsidRDefault="00583A08" w:rsidP="00B338F6"/>
        </w:tc>
      </w:tr>
      <w:tr w:rsidR="00583A08" w:rsidRPr="00F076FB" w14:paraId="0EB8D3C4" w14:textId="77777777" w:rsidTr="00B338F6">
        <w:tc>
          <w:tcPr>
            <w:tcW w:w="2695" w:type="dxa"/>
          </w:tcPr>
          <w:p w14:paraId="66D615E5" w14:textId="77777777" w:rsidR="00583A08" w:rsidRPr="00F076FB" w:rsidRDefault="00583A08" w:rsidP="00B338F6">
            <w:r w:rsidRPr="00F076FB">
              <w:t>Gestational hypertension</w:t>
            </w:r>
          </w:p>
        </w:tc>
        <w:tc>
          <w:tcPr>
            <w:tcW w:w="2070" w:type="dxa"/>
          </w:tcPr>
          <w:p w14:paraId="3E12DAF1" w14:textId="77777777" w:rsidR="00583A08" w:rsidRPr="00F076FB" w:rsidRDefault="00583A08" w:rsidP="00B338F6">
            <w:r>
              <w:t>163,761 (2.9)</w:t>
            </w:r>
          </w:p>
        </w:tc>
        <w:tc>
          <w:tcPr>
            <w:tcW w:w="1980" w:type="dxa"/>
          </w:tcPr>
          <w:p w14:paraId="746626D7" w14:textId="77777777" w:rsidR="00583A08" w:rsidRPr="00F076FB" w:rsidRDefault="00583A08" w:rsidP="00B338F6">
            <w:r>
              <w:t>7,105 (5.6)</w:t>
            </w:r>
          </w:p>
        </w:tc>
        <w:tc>
          <w:tcPr>
            <w:tcW w:w="1980" w:type="dxa"/>
          </w:tcPr>
          <w:p w14:paraId="0DECF767" w14:textId="77777777" w:rsidR="00583A08" w:rsidRPr="00F076FB" w:rsidRDefault="00583A08" w:rsidP="00B338F6">
            <w:r>
              <w:t>4,956 (5.6)</w:t>
            </w:r>
          </w:p>
        </w:tc>
        <w:tc>
          <w:tcPr>
            <w:tcW w:w="1980" w:type="dxa"/>
          </w:tcPr>
          <w:p w14:paraId="56DBD01B" w14:textId="77777777" w:rsidR="00583A08" w:rsidRPr="00F076FB" w:rsidRDefault="00583A08" w:rsidP="00B338F6">
            <w:r>
              <w:t>1,736 (5.8)</w:t>
            </w:r>
          </w:p>
        </w:tc>
        <w:tc>
          <w:tcPr>
            <w:tcW w:w="2070" w:type="dxa"/>
          </w:tcPr>
          <w:p w14:paraId="49CB83A9" w14:textId="77777777" w:rsidR="00583A08" w:rsidRPr="00F076FB" w:rsidRDefault="00583A08" w:rsidP="00B338F6">
            <w:r>
              <w:t>309 (5.8)</w:t>
            </w:r>
          </w:p>
        </w:tc>
        <w:tc>
          <w:tcPr>
            <w:tcW w:w="2160" w:type="dxa"/>
          </w:tcPr>
          <w:p w14:paraId="1F86BACB" w14:textId="77777777" w:rsidR="00583A08" w:rsidRPr="00903EB5" w:rsidRDefault="00583A08" w:rsidP="00B338F6">
            <w:r>
              <w:t>104 (5.2)</w:t>
            </w:r>
          </w:p>
        </w:tc>
      </w:tr>
      <w:tr w:rsidR="00583A08" w:rsidRPr="00F076FB" w14:paraId="571E6BD5" w14:textId="77777777" w:rsidTr="00B338F6">
        <w:tc>
          <w:tcPr>
            <w:tcW w:w="2695" w:type="dxa"/>
          </w:tcPr>
          <w:p w14:paraId="63A0CDC2" w14:textId="77777777" w:rsidR="00583A08" w:rsidRPr="00F076FB" w:rsidRDefault="00583A08" w:rsidP="00B338F6"/>
        </w:tc>
        <w:tc>
          <w:tcPr>
            <w:tcW w:w="2070" w:type="dxa"/>
          </w:tcPr>
          <w:p w14:paraId="2B02773A" w14:textId="77777777" w:rsidR="00583A08" w:rsidRPr="00F076FB" w:rsidRDefault="00583A08" w:rsidP="00B338F6"/>
        </w:tc>
        <w:tc>
          <w:tcPr>
            <w:tcW w:w="1980" w:type="dxa"/>
          </w:tcPr>
          <w:p w14:paraId="18A4A731" w14:textId="77777777" w:rsidR="00583A08" w:rsidRDefault="00583A08" w:rsidP="00B338F6">
            <w:r>
              <w:t>2.2 (2.1, 2.2)</w:t>
            </w:r>
          </w:p>
        </w:tc>
        <w:tc>
          <w:tcPr>
            <w:tcW w:w="1980" w:type="dxa"/>
          </w:tcPr>
          <w:p w14:paraId="7FAEC256" w14:textId="77777777" w:rsidR="00583A08" w:rsidRPr="00F076FB" w:rsidRDefault="00583A08" w:rsidP="00B338F6">
            <w:r>
              <w:t>2.1 (2.1, 2.2)</w:t>
            </w:r>
          </w:p>
        </w:tc>
        <w:tc>
          <w:tcPr>
            <w:tcW w:w="1980" w:type="dxa"/>
          </w:tcPr>
          <w:p w14:paraId="6E625EA4" w14:textId="77777777" w:rsidR="00583A08" w:rsidRPr="00F076FB" w:rsidRDefault="00583A08" w:rsidP="00B338F6">
            <w:r>
              <w:t>2.3 (2.2, 2.4)</w:t>
            </w:r>
          </w:p>
        </w:tc>
        <w:tc>
          <w:tcPr>
            <w:tcW w:w="2070" w:type="dxa"/>
          </w:tcPr>
          <w:p w14:paraId="4ED5AE17" w14:textId="77777777" w:rsidR="00583A08" w:rsidRPr="00F076FB" w:rsidRDefault="00583A08" w:rsidP="00B338F6">
            <w:r>
              <w:t>2.3 (2.1, 2.6)</w:t>
            </w:r>
          </w:p>
        </w:tc>
        <w:tc>
          <w:tcPr>
            <w:tcW w:w="2160" w:type="dxa"/>
          </w:tcPr>
          <w:p w14:paraId="76849393" w14:textId="77777777" w:rsidR="00583A08" w:rsidRPr="00F076FB" w:rsidRDefault="00583A08" w:rsidP="00B338F6">
            <w:r>
              <w:t>2.2 (1.8, 2.7)</w:t>
            </w:r>
          </w:p>
        </w:tc>
      </w:tr>
      <w:tr w:rsidR="00583A08" w:rsidRPr="00F076FB" w14:paraId="2F1BFEF9" w14:textId="77777777" w:rsidTr="00B338F6">
        <w:tc>
          <w:tcPr>
            <w:tcW w:w="2695" w:type="dxa"/>
          </w:tcPr>
          <w:p w14:paraId="451BA6EA" w14:textId="77777777" w:rsidR="00583A08" w:rsidRPr="00F076FB" w:rsidRDefault="00583A08" w:rsidP="00B338F6">
            <w:r w:rsidRPr="00F076FB">
              <w:t>Pre-existing hypertension</w:t>
            </w:r>
          </w:p>
        </w:tc>
        <w:tc>
          <w:tcPr>
            <w:tcW w:w="2070" w:type="dxa"/>
          </w:tcPr>
          <w:p w14:paraId="50DF455C" w14:textId="77777777" w:rsidR="00583A08" w:rsidRPr="00F076FB" w:rsidRDefault="00583A08" w:rsidP="00B338F6">
            <w:r>
              <w:t>70,196 (1.2)</w:t>
            </w:r>
          </w:p>
        </w:tc>
        <w:tc>
          <w:tcPr>
            <w:tcW w:w="1980" w:type="dxa"/>
          </w:tcPr>
          <w:p w14:paraId="2074B8E9" w14:textId="77777777" w:rsidR="00583A08" w:rsidRPr="00F076FB" w:rsidRDefault="00583A08" w:rsidP="00B338F6">
            <w:r>
              <w:t>4,804 (3.8)</w:t>
            </w:r>
          </w:p>
        </w:tc>
        <w:tc>
          <w:tcPr>
            <w:tcW w:w="1980" w:type="dxa"/>
          </w:tcPr>
          <w:p w14:paraId="38E677FF" w14:textId="77777777" w:rsidR="00583A08" w:rsidRPr="00F076FB" w:rsidRDefault="00583A08" w:rsidP="00B338F6">
            <w:r>
              <w:t>3,207 (3.6)</w:t>
            </w:r>
          </w:p>
        </w:tc>
        <w:tc>
          <w:tcPr>
            <w:tcW w:w="1980" w:type="dxa"/>
          </w:tcPr>
          <w:p w14:paraId="7C9631B2" w14:textId="77777777" w:rsidR="00583A08" w:rsidRPr="00F076FB" w:rsidRDefault="00583A08" w:rsidP="00B338F6">
            <w:r>
              <w:t>1,190 (4.0)</w:t>
            </w:r>
          </w:p>
        </w:tc>
        <w:tc>
          <w:tcPr>
            <w:tcW w:w="2070" w:type="dxa"/>
          </w:tcPr>
          <w:p w14:paraId="28FD857B" w14:textId="77777777" w:rsidR="00583A08" w:rsidRPr="00F076FB" w:rsidRDefault="00583A08" w:rsidP="00B338F6">
            <w:r>
              <w:t>265 (5.0)</w:t>
            </w:r>
          </w:p>
        </w:tc>
        <w:tc>
          <w:tcPr>
            <w:tcW w:w="2160" w:type="dxa"/>
          </w:tcPr>
          <w:p w14:paraId="20F6976D" w14:textId="77777777" w:rsidR="00583A08" w:rsidRPr="00903EB5" w:rsidRDefault="00583A08" w:rsidP="00B338F6">
            <w:r>
              <w:t>142 (7.1)</w:t>
            </w:r>
          </w:p>
        </w:tc>
      </w:tr>
      <w:tr w:rsidR="00583A08" w:rsidRPr="00F076FB" w14:paraId="472CE7AF" w14:textId="77777777" w:rsidTr="00B338F6">
        <w:tc>
          <w:tcPr>
            <w:tcW w:w="2695" w:type="dxa"/>
          </w:tcPr>
          <w:p w14:paraId="60117025" w14:textId="77777777" w:rsidR="00583A08" w:rsidRPr="00F076FB" w:rsidRDefault="00583A08" w:rsidP="00B338F6"/>
        </w:tc>
        <w:tc>
          <w:tcPr>
            <w:tcW w:w="2070" w:type="dxa"/>
          </w:tcPr>
          <w:p w14:paraId="1808258B" w14:textId="77777777" w:rsidR="00583A08" w:rsidRPr="00F076FB" w:rsidRDefault="00583A08" w:rsidP="00B338F6"/>
        </w:tc>
        <w:tc>
          <w:tcPr>
            <w:tcW w:w="1980" w:type="dxa"/>
          </w:tcPr>
          <w:p w14:paraId="0B9500C5" w14:textId="77777777" w:rsidR="00583A08" w:rsidRDefault="00583A08" w:rsidP="00B338F6">
            <w:r>
              <w:t>3.3 (3.2, 3.4)</w:t>
            </w:r>
          </w:p>
        </w:tc>
        <w:tc>
          <w:tcPr>
            <w:tcW w:w="1980" w:type="dxa"/>
          </w:tcPr>
          <w:p w14:paraId="6E4B2CAD" w14:textId="77777777" w:rsidR="00583A08" w:rsidRPr="00F076FB" w:rsidRDefault="00583A08" w:rsidP="00B338F6">
            <w:r>
              <w:t>3.2 (3.1, 3.3)</w:t>
            </w:r>
          </w:p>
        </w:tc>
        <w:tc>
          <w:tcPr>
            <w:tcW w:w="1980" w:type="dxa"/>
          </w:tcPr>
          <w:p w14:paraId="54FDE201" w14:textId="77777777" w:rsidR="00583A08" w:rsidRPr="00F076FB" w:rsidRDefault="00583A08" w:rsidP="00B338F6">
            <w:r>
              <w:t>3.7 (3.5, 3.9)</w:t>
            </w:r>
          </w:p>
        </w:tc>
        <w:tc>
          <w:tcPr>
            <w:tcW w:w="2070" w:type="dxa"/>
          </w:tcPr>
          <w:p w14:paraId="2AD435A1" w14:textId="77777777" w:rsidR="00583A08" w:rsidRPr="00F076FB" w:rsidRDefault="00583A08" w:rsidP="00B338F6">
            <w:r>
              <w:t>4.7 (4.1, 5.3)</w:t>
            </w:r>
          </w:p>
        </w:tc>
        <w:tc>
          <w:tcPr>
            <w:tcW w:w="2160" w:type="dxa"/>
          </w:tcPr>
          <w:p w14:paraId="2A1A1F3B" w14:textId="77777777" w:rsidR="00583A08" w:rsidRPr="00F076FB" w:rsidRDefault="00583A08" w:rsidP="00B338F6">
            <w:r>
              <w:t>7.0 (5.9, 8.4)</w:t>
            </w:r>
          </w:p>
        </w:tc>
      </w:tr>
      <w:tr w:rsidR="00583A08" w:rsidRPr="00F076FB" w14:paraId="08CAA66B" w14:textId="77777777" w:rsidTr="00B338F6">
        <w:tc>
          <w:tcPr>
            <w:tcW w:w="2695" w:type="dxa"/>
          </w:tcPr>
          <w:p w14:paraId="20C108D5" w14:textId="77777777" w:rsidR="00583A08" w:rsidRPr="00EB7824" w:rsidRDefault="00583A08" w:rsidP="00B338F6">
            <w:pPr>
              <w:rPr>
                <w:highlight w:val="yellow"/>
              </w:rPr>
            </w:pPr>
            <w:r w:rsidRPr="00F43E24">
              <w:lastRenderedPageBreak/>
              <w:t>Preeclampsia</w:t>
            </w:r>
          </w:p>
        </w:tc>
        <w:tc>
          <w:tcPr>
            <w:tcW w:w="2070" w:type="dxa"/>
          </w:tcPr>
          <w:p w14:paraId="287C8835" w14:textId="77777777" w:rsidR="00583A08" w:rsidRPr="00F076FB" w:rsidRDefault="00583A08" w:rsidP="00B338F6">
            <w:r>
              <w:t>210,871 (3.7)</w:t>
            </w:r>
          </w:p>
        </w:tc>
        <w:tc>
          <w:tcPr>
            <w:tcW w:w="1980" w:type="dxa"/>
          </w:tcPr>
          <w:p w14:paraId="4C820EE7" w14:textId="77777777" w:rsidR="00583A08" w:rsidRDefault="00583A08" w:rsidP="00B338F6">
            <w:r>
              <w:t>10,347 (8.2)</w:t>
            </w:r>
          </w:p>
        </w:tc>
        <w:tc>
          <w:tcPr>
            <w:tcW w:w="1980" w:type="dxa"/>
          </w:tcPr>
          <w:p w14:paraId="34828FDB" w14:textId="77777777" w:rsidR="00583A08" w:rsidRPr="00F076FB" w:rsidRDefault="00583A08" w:rsidP="00B338F6">
            <w:r>
              <w:t>6,984 (7.8)</w:t>
            </w:r>
          </w:p>
        </w:tc>
        <w:tc>
          <w:tcPr>
            <w:tcW w:w="1980" w:type="dxa"/>
          </w:tcPr>
          <w:p w14:paraId="0FD59988" w14:textId="77777777" w:rsidR="00583A08" w:rsidRPr="00F076FB" w:rsidRDefault="00583A08" w:rsidP="00B338F6">
            <w:r>
              <w:t>2,703 (9.1)</w:t>
            </w:r>
          </w:p>
        </w:tc>
        <w:tc>
          <w:tcPr>
            <w:tcW w:w="2070" w:type="dxa"/>
          </w:tcPr>
          <w:p w14:paraId="106FA923" w14:textId="77777777" w:rsidR="00583A08" w:rsidRPr="00F076FB" w:rsidRDefault="00583A08" w:rsidP="00B338F6">
            <w:r>
              <w:t>456 (8.5)</w:t>
            </w:r>
          </w:p>
        </w:tc>
        <w:tc>
          <w:tcPr>
            <w:tcW w:w="2160" w:type="dxa"/>
          </w:tcPr>
          <w:p w14:paraId="26B85612" w14:textId="77777777" w:rsidR="00583A08" w:rsidRPr="00F076FB" w:rsidRDefault="00583A08" w:rsidP="00B338F6">
            <w:r>
              <w:t>204 (10.2)</w:t>
            </w:r>
          </w:p>
        </w:tc>
      </w:tr>
      <w:tr w:rsidR="00583A08" w:rsidRPr="00F076FB" w14:paraId="7CE00478" w14:textId="77777777" w:rsidTr="00B338F6">
        <w:tc>
          <w:tcPr>
            <w:tcW w:w="2695" w:type="dxa"/>
          </w:tcPr>
          <w:p w14:paraId="615EFAFC" w14:textId="77777777" w:rsidR="00583A08" w:rsidRPr="00F076FB" w:rsidRDefault="00583A08" w:rsidP="00B338F6"/>
        </w:tc>
        <w:tc>
          <w:tcPr>
            <w:tcW w:w="2070" w:type="dxa"/>
          </w:tcPr>
          <w:p w14:paraId="13CF8485" w14:textId="77777777" w:rsidR="00583A08" w:rsidRPr="00F076FB" w:rsidRDefault="00583A08" w:rsidP="00B338F6"/>
        </w:tc>
        <w:tc>
          <w:tcPr>
            <w:tcW w:w="1980" w:type="dxa"/>
          </w:tcPr>
          <w:p w14:paraId="1B1B962B" w14:textId="77777777" w:rsidR="00583A08" w:rsidRDefault="00583A08" w:rsidP="00B338F6">
            <w:r>
              <w:t>2.3 (2.3, 2.4)</w:t>
            </w:r>
          </w:p>
        </w:tc>
        <w:tc>
          <w:tcPr>
            <w:tcW w:w="1980" w:type="dxa"/>
          </w:tcPr>
          <w:p w14:paraId="0C5CBDC6" w14:textId="77777777" w:rsidR="00583A08" w:rsidRPr="00F076FB" w:rsidRDefault="00583A08" w:rsidP="00B338F6">
            <w:r>
              <w:t>2.2 (2.2, 2.3)</w:t>
            </w:r>
          </w:p>
        </w:tc>
        <w:tc>
          <w:tcPr>
            <w:tcW w:w="1980" w:type="dxa"/>
          </w:tcPr>
          <w:p w14:paraId="5CE919B6" w14:textId="77777777" w:rsidR="00583A08" w:rsidRPr="00F076FB" w:rsidRDefault="00583A08" w:rsidP="00B338F6">
            <w:r>
              <w:t>2.6 (2.5, 2.7)</w:t>
            </w:r>
          </w:p>
        </w:tc>
        <w:tc>
          <w:tcPr>
            <w:tcW w:w="2070" w:type="dxa"/>
          </w:tcPr>
          <w:p w14:paraId="758C5193" w14:textId="77777777" w:rsidR="00583A08" w:rsidRPr="00F076FB" w:rsidRDefault="00583A08" w:rsidP="00B338F6">
            <w:r>
              <w:t>2.5 (2.3, 2.8)</w:t>
            </w:r>
          </w:p>
        </w:tc>
        <w:tc>
          <w:tcPr>
            <w:tcW w:w="2160" w:type="dxa"/>
          </w:tcPr>
          <w:p w14:paraId="23227B46" w14:textId="77777777" w:rsidR="00583A08" w:rsidRPr="00F076FB" w:rsidRDefault="00583A08" w:rsidP="00B338F6">
            <w:r>
              <w:t>3.1 (2.7, 3.6)</w:t>
            </w:r>
          </w:p>
        </w:tc>
      </w:tr>
      <w:tr w:rsidR="00583A08" w:rsidRPr="00F076FB" w14:paraId="3FEBA8B7" w14:textId="77777777" w:rsidTr="00B338F6">
        <w:tc>
          <w:tcPr>
            <w:tcW w:w="2695" w:type="dxa"/>
          </w:tcPr>
          <w:p w14:paraId="391859D8" w14:textId="77777777" w:rsidR="00583A08" w:rsidRPr="00382120" w:rsidRDefault="00583A08" w:rsidP="00B338F6">
            <w:pPr>
              <w:rPr>
                <w:b/>
              </w:rPr>
            </w:pPr>
            <w:r w:rsidRPr="00382120">
              <w:rPr>
                <w:b/>
              </w:rPr>
              <w:t>Infection</w:t>
            </w:r>
            <w:r w:rsidRPr="001A7D8C">
              <w:rPr>
                <w:bCs/>
                <w:vertAlign w:val="superscript"/>
              </w:rPr>
              <w:t>e</w:t>
            </w:r>
          </w:p>
        </w:tc>
        <w:tc>
          <w:tcPr>
            <w:tcW w:w="2070" w:type="dxa"/>
          </w:tcPr>
          <w:p w14:paraId="763B7CD2" w14:textId="77777777" w:rsidR="00583A08" w:rsidRPr="00F076FB" w:rsidRDefault="00583A08" w:rsidP="00B338F6">
            <w:r>
              <w:t>498,859 (8.7)</w:t>
            </w:r>
          </w:p>
        </w:tc>
        <w:tc>
          <w:tcPr>
            <w:tcW w:w="1980" w:type="dxa"/>
          </w:tcPr>
          <w:p w14:paraId="63307DD2" w14:textId="77777777" w:rsidR="00583A08" w:rsidRPr="00F076FB" w:rsidRDefault="00583A08" w:rsidP="00B338F6">
            <w:r>
              <w:t>26,125 (20.7)</w:t>
            </w:r>
          </w:p>
        </w:tc>
        <w:tc>
          <w:tcPr>
            <w:tcW w:w="1980" w:type="dxa"/>
          </w:tcPr>
          <w:p w14:paraId="5657D31B" w14:textId="77777777" w:rsidR="00583A08" w:rsidRPr="00F076FB" w:rsidRDefault="00583A08" w:rsidP="00B338F6">
            <w:r>
              <w:t>16,766 (18.8)</w:t>
            </w:r>
          </w:p>
        </w:tc>
        <w:tc>
          <w:tcPr>
            <w:tcW w:w="1980" w:type="dxa"/>
          </w:tcPr>
          <w:p w14:paraId="024A8948" w14:textId="77777777" w:rsidR="00583A08" w:rsidRPr="00F076FB" w:rsidRDefault="00583A08" w:rsidP="00B338F6">
            <w:r>
              <w:t>6,715 (22.5)</w:t>
            </w:r>
          </w:p>
        </w:tc>
        <w:tc>
          <w:tcPr>
            <w:tcW w:w="2070" w:type="dxa"/>
          </w:tcPr>
          <w:p w14:paraId="008133CD" w14:textId="77777777" w:rsidR="00583A08" w:rsidRPr="00F076FB" w:rsidRDefault="00583A08" w:rsidP="00B338F6">
            <w:r>
              <w:t>1,724 (32.2)</w:t>
            </w:r>
          </w:p>
        </w:tc>
        <w:tc>
          <w:tcPr>
            <w:tcW w:w="2160" w:type="dxa"/>
          </w:tcPr>
          <w:p w14:paraId="77ACEC21" w14:textId="77777777" w:rsidR="00583A08" w:rsidRPr="00903EB5" w:rsidRDefault="00583A08" w:rsidP="00B338F6">
            <w:r>
              <w:t>920 (46.0)</w:t>
            </w:r>
          </w:p>
        </w:tc>
      </w:tr>
      <w:tr w:rsidR="00583A08" w:rsidRPr="00F076FB" w14:paraId="75846E24" w14:textId="77777777" w:rsidTr="00B338F6">
        <w:tc>
          <w:tcPr>
            <w:tcW w:w="2695" w:type="dxa"/>
          </w:tcPr>
          <w:p w14:paraId="4EB44F85" w14:textId="77777777" w:rsidR="00583A08" w:rsidRPr="00382120" w:rsidRDefault="00583A08" w:rsidP="00B338F6">
            <w:pPr>
              <w:rPr>
                <w:b/>
              </w:rPr>
            </w:pPr>
          </w:p>
        </w:tc>
        <w:tc>
          <w:tcPr>
            <w:tcW w:w="2070" w:type="dxa"/>
          </w:tcPr>
          <w:p w14:paraId="765B6F64" w14:textId="77777777" w:rsidR="00583A08" w:rsidRPr="00F076FB" w:rsidRDefault="00583A08" w:rsidP="00B338F6"/>
        </w:tc>
        <w:tc>
          <w:tcPr>
            <w:tcW w:w="1980" w:type="dxa"/>
          </w:tcPr>
          <w:p w14:paraId="2CCD3382" w14:textId="77777777" w:rsidR="00583A08" w:rsidRDefault="00583A08" w:rsidP="00B338F6">
            <w:r>
              <w:t>2.6 (2.6, 2.7)</w:t>
            </w:r>
          </w:p>
        </w:tc>
        <w:tc>
          <w:tcPr>
            <w:tcW w:w="1980" w:type="dxa"/>
          </w:tcPr>
          <w:p w14:paraId="573DD685" w14:textId="77777777" w:rsidR="00583A08" w:rsidRPr="00F076FB" w:rsidRDefault="00583A08" w:rsidP="00B338F6">
            <w:r>
              <w:t>2.4 (2.3, 2.4)</w:t>
            </w:r>
          </w:p>
        </w:tc>
        <w:tc>
          <w:tcPr>
            <w:tcW w:w="1980" w:type="dxa"/>
          </w:tcPr>
          <w:p w14:paraId="7A5B936A" w14:textId="77777777" w:rsidR="00583A08" w:rsidRPr="00F076FB" w:rsidRDefault="00583A08" w:rsidP="00B338F6">
            <w:r>
              <w:t>3.0 (2.9, 3.1)</w:t>
            </w:r>
          </w:p>
        </w:tc>
        <w:tc>
          <w:tcPr>
            <w:tcW w:w="2070" w:type="dxa"/>
          </w:tcPr>
          <w:p w14:paraId="26334750" w14:textId="77777777" w:rsidR="00583A08" w:rsidRPr="00F076FB" w:rsidRDefault="00583A08" w:rsidP="00B338F6">
            <w:r>
              <w:t>4.9 (4.7, 5.2)</w:t>
            </w:r>
          </w:p>
        </w:tc>
        <w:tc>
          <w:tcPr>
            <w:tcW w:w="2160" w:type="dxa"/>
          </w:tcPr>
          <w:p w14:paraId="1843A101" w14:textId="77777777" w:rsidR="00583A08" w:rsidRPr="00F076FB" w:rsidRDefault="00583A08" w:rsidP="00B338F6">
            <w:r>
              <w:t>8.9 (8.1, 9.7)</w:t>
            </w:r>
          </w:p>
        </w:tc>
      </w:tr>
      <w:tr w:rsidR="00583A08" w:rsidRPr="00F076FB" w14:paraId="159FF7D4" w14:textId="77777777" w:rsidTr="00B338F6">
        <w:tc>
          <w:tcPr>
            <w:tcW w:w="2695" w:type="dxa"/>
          </w:tcPr>
          <w:p w14:paraId="74823F8E" w14:textId="77777777" w:rsidR="00583A08" w:rsidRPr="00382120" w:rsidRDefault="00583A08" w:rsidP="00B338F6">
            <w:pPr>
              <w:rPr>
                <w:b/>
              </w:rPr>
            </w:pPr>
            <w:r w:rsidRPr="00382120">
              <w:rPr>
                <w:b/>
              </w:rPr>
              <w:t>Smoked during pregnancy</w:t>
            </w:r>
            <w:r w:rsidRPr="00F6140F">
              <w:rPr>
                <w:bCs/>
                <w:vertAlign w:val="superscript"/>
              </w:rPr>
              <w:t>e</w:t>
            </w:r>
          </w:p>
        </w:tc>
        <w:tc>
          <w:tcPr>
            <w:tcW w:w="2070" w:type="dxa"/>
          </w:tcPr>
          <w:p w14:paraId="43CD1AC1" w14:textId="77777777" w:rsidR="00583A08" w:rsidRPr="00F076FB" w:rsidRDefault="00583A08" w:rsidP="00B338F6">
            <w:r>
              <w:t>120,063 (2.1)</w:t>
            </w:r>
          </w:p>
        </w:tc>
        <w:tc>
          <w:tcPr>
            <w:tcW w:w="1980" w:type="dxa"/>
          </w:tcPr>
          <w:p w14:paraId="2E8834CF" w14:textId="77777777" w:rsidR="00583A08" w:rsidRPr="00F076FB" w:rsidRDefault="00583A08" w:rsidP="00B338F6">
            <w:r>
              <w:t>11,776 (9.3)</w:t>
            </w:r>
          </w:p>
        </w:tc>
        <w:tc>
          <w:tcPr>
            <w:tcW w:w="1980" w:type="dxa"/>
          </w:tcPr>
          <w:p w14:paraId="3A5EA2BF" w14:textId="77777777" w:rsidR="00583A08" w:rsidRPr="00F076FB" w:rsidRDefault="00583A08" w:rsidP="00B338F6">
            <w:r>
              <w:t>6,148 (6.9)</w:t>
            </w:r>
          </w:p>
        </w:tc>
        <w:tc>
          <w:tcPr>
            <w:tcW w:w="1980" w:type="dxa"/>
          </w:tcPr>
          <w:p w14:paraId="5B96400B" w14:textId="77777777" w:rsidR="00583A08" w:rsidRPr="00F076FB" w:rsidRDefault="00583A08" w:rsidP="00B338F6">
            <w:r>
              <w:t>3,232 (10.8)</w:t>
            </w:r>
          </w:p>
        </w:tc>
        <w:tc>
          <w:tcPr>
            <w:tcW w:w="2070" w:type="dxa"/>
          </w:tcPr>
          <w:p w14:paraId="2E23CADA" w14:textId="77777777" w:rsidR="00583A08" w:rsidRPr="00F076FB" w:rsidRDefault="00583A08" w:rsidP="00B338F6">
            <w:r>
              <w:t>1,627 (30.3)</w:t>
            </w:r>
          </w:p>
        </w:tc>
        <w:tc>
          <w:tcPr>
            <w:tcW w:w="2160" w:type="dxa"/>
          </w:tcPr>
          <w:p w14:paraId="2E29D368" w14:textId="77777777" w:rsidR="00583A08" w:rsidRPr="00903EB5" w:rsidRDefault="00583A08" w:rsidP="00B338F6">
            <w:r>
              <w:t>769 (38.4)</w:t>
            </w:r>
          </w:p>
        </w:tc>
      </w:tr>
      <w:tr w:rsidR="00583A08" w:rsidRPr="00F076FB" w14:paraId="2294EEC1" w14:textId="77777777" w:rsidTr="00B338F6">
        <w:tc>
          <w:tcPr>
            <w:tcW w:w="2695" w:type="dxa"/>
          </w:tcPr>
          <w:p w14:paraId="34F33896" w14:textId="77777777" w:rsidR="00583A08" w:rsidRPr="00382120" w:rsidRDefault="00583A08" w:rsidP="00B338F6">
            <w:pPr>
              <w:rPr>
                <w:b/>
              </w:rPr>
            </w:pPr>
          </w:p>
        </w:tc>
        <w:tc>
          <w:tcPr>
            <w:tcW w:w="2070" w:type="dxa"/>
          </w:tcPr>
          <w:p w14:paraId="71CEB1A6" w14:textId="77777777" w:rsidR="00583A08" w:rsidRPr="00F076FB" w:rsidRDefault="00583A08" w:rsidP="00B338F6"/>
        </w:tc>
        <w:tc>
          <w:tcPr>
            <w:tcW w:w="1980" w:type="dxa"/>
          </w:tcPr>
          <w:p w14:paraId="2182215F" w14:textId="77777777" w:rsidR="00583A08" w:rsidRDefault="00583A08" w:rsidP="00B338F6">
            <w:r>
              <w:t>4.4 (4.4, 4.5)</w:t>
            </w:r>
          </w:p>
        </w:tc>
        <w:tc>
          <w:tcPr>
            <w:tcW w:w="1980" w:type="dxa"/>
          </w:tcPr>
          <w:p w14:paraId="1846FAED" w14:textId="77777777" w:rsidR="00583A08" w:rsidRPr="00F076FB" w:rsidRDefault="00583A08" w:rsidP="00B338F6">
            <w:r>
              <w:t>3.3 (3.2, 3.4)</w:t>
            </w:r>
          </w:p>
        </w:tc>
        <w:tc>
          <w:tcPr>
            <w:tcW w:w="1980" w:type="dxa"/>
          </w:tcPr>
          <w:p w14:paraId="76151F86" w14:textId="77777777" w:rsidR="00583A08" w:rsidRPr="00F076FB" w:rsidRDefault="00583A08" w:rsidP="00B338F6">
            <w:r>
              <w:t>5.5 (5.3, 5.7)</w:t>
            </w:r>
          </w:p>
        </w:tc>
        <w:tc>
          <w:tcPr>
            <w:tcW w:w="2070" w:type="dxa"/>
          </w:tcPr>
          <w:p w14:paraId="2367582F" w14:textId="77777777" w:rsidR="00583A08" w:rsidRPr="00F076FB" w:rsidRDefault="00583A08" w:rsidP="00B338F6">
            <w:r>
              <w:t>20.1 (18.9, 21.3)</w:t>
            </w:r>
          </w:p>
        </w:tc>
        <w:tc>
          <w:tcPr>
            <w:tcW w:w="2160" w:type="dxa"/>
          </w:tcPr>
          <w:p w14:paraId="4EAECA55" w14:textId="77777777" w:rsidR="00583A08" w:rsidRPr="00F076FB" w:rsidRDefault="00583A08" w:rsidP="00B338F6">
            <w:r>
              <w:t>28.9 (26.4, 31.6)</w:t>
            </w:r>
          </w:p>
        </w:tc>
      </w:tr>
      <w:tr w:rsidR="00583A08" w:rsidRPr="00F076FB" w14:paraId="774B0D1B" w14:textId="77777777" w:rsidTr="00B338F6">
        <w:tc>
          <w:tcPr>
            <w:tcW w:w="2695" w:type="dxa"/>
          </w:tcPr>
          <w:p w14:paraId="46982DB7" w14:textId="77777777" w:rsidR="00583A08" w:rsidRPr="00382120" w:rsidRDefault="00583A08" w:rsidP="00B338F6">
            <w:pPr>
              <w:rPr>
                <w:b/>
              </w:rPr>
            </w:pPr>
            <w:r w:rsidRPr="00382120">
              <w:rPr>
                <w:b/>
              </w:rPr>
              <w:t>Drug/alcohol use during pregnancy</w:t>
            </w:r>
            <w:r w:rsidRPr="00F6140F">
              <w:rPr>
                <w:bCs/>
                <w:vertAlign w:val="superscript"/>
              </w:rPr>
              <w:t>e</w:t>
            </w:r>
          </w:p>
        </w:tc>
        <w:tc>
          <w:tcPr>
            <w:tcW w:w="2070" w:type="dxa"/>
          </w:tcPr>
          <w:p w14:paraId="571EA9E2" w14:textId="77777777" w:rsidR="00583A08" w:rsidRPr="00F076FB" w:rsidRDefault="00583A08" w:rsidP="00B338F6">
            <w:r>
              <w:t>88,075 (1.5)</w:t>
            </w:r>
          </w:p>
        </w:tc>
        <w:tc>
          <w:tcPr>
            <w:tcW w:w="1980" w:type="dxa"/>
          </w:tcPr>
          <w:p w14:paraId="4E682C3A" w14:textId="77777777" w:rsidR="00583A08" w:rsidRPr="00F076FB" w:rsidRDefault="00583A08" w:rsidP="00B338F6">
            <w:r>
              <w:t>12,475 (9.9)</w:t>
            </w:r>
          </w:p>
        </w:tc>
        <w:tc>
          <w:tcPr>
            <w:tcW w:w="1980" w:type="dxa"/>
          </w:tcPr>
          <w:p w14:paraId="0D7580D8" w14:textId="77777777" w:rsidR="00583A08" w:rsidRPr="00F076FB" w:rsidRDefault="00583A08" w:rsidP="00B338F6">
            <w:r>
              <w:t>6,140 (6.9)</w:t>
            </w:r>
          </w:p>
        </w:tc>
        <w:tc>
          <w:tcPr>
            <w:tcW w:w="1980" w:type="dxa"/>
          </w:tcPr>
          <w:p w14:paraId="6FDC94CA" w14:textId="77777777" w:rsidR="00583A08" w:rsidRPr="00F076FB" w:rsidRDefault="00583A08" w:rsidP="00B338F6">
            <w:r>
              <w:t>3,619 (12.1)</w:t>
            </w:r>
          </w:p>
        </w:tc>
        <w:tc>
          <w:tcPr>
            <w:tcW w:w="2070" w:type="dxa"/>
          </w:tcPr>
          <w:p w14:paraId="7C44FDAB" w14:textId="77777777" w:rsidR="00583A08" w:rsidRPr="00F076FB" w:rsidRDefault="00583A08" w:rsidP="00B338F6">
            <w:r>
              <w:t>1,748 (32.6)</w:t>
            </w:r>
          </w:p>
        </w:tc>
        <w:tc>
          <w:tcPr>
            <w:tcW w:w="2160" w:type="dxa"/>
          </w:tcPr>
          <w:p w14:paraId="7DC485B9" w14:textId="77777777" w:rsidR="00583A08" w:rsidRPr="00903EB5" w:rsidRDefault="00583A08" w:rsidP="00B338F6">
            <w:r w:rsidRPr="00903EB5">
              <w:t>968 (48.4)</w:t>
            </w:r>
          </w:p>
        </w:tc>
      </w:tr>
      <w:tr w:rsidR="00583A08" w:rsidRPr="00F076FB" w14:paraId="4DBAA668" w14:textId="77777777" w:rsidTr="00B338F6">
        <w:tc>
          <w:tcPr>
            <w:tcW w:w="2695" w:type="dxa"/>
          </w:tcPr>
          <w:p w14:paraId="1542AB3D" w14:textId="77777777" w:rsidR="00583A08" w:rsidRPr="00F076FB" w:rsidRDefault="00583A08" w:rsidP="00B338F6"/>
        </w:tc>
        <w:tc>
          <w:tcPr>
            <w:tcW w:w="2070" w:type="dxa"/>
          </w:tcPr>
          <w:p w14:paraId="39B00253" w14:textId="77777777" w:rsidR="00583A08" w:rsidRPr="00F076FB" w:rsidRDefault="00583A08" w:rsidP="00B338F6"/>
        </w:tc>
        <w:tc>
          <w:tcPr>
            <w:tcW w:w="1980" w:type="dxa"/>
          </w:tcPr>
          <w:p w14:paraId="305608B7" w14:textId="77777777" w:rsidR="00583A08" w:rsidRDefault="00583A08" w:rsidP="00B338F6">
            <w:r>
              <w:t>6.2 (6.1, 6.4)</w:t>
            </w:r>
          </w:p>
        </w:tc>
        <w:tc>
          <w:tcPr>
            <w:tcW w:w="1980" w:type="dxa"/>
          </w:tcPr>
          <w:p w14:paraId="6F9910CC" w14:textId="77777777" w:rsidR="00583A08" w:rsidRPr="00F076FB" w:rsidRDefault="00583A08" w:rsidP="00B338F6">
            <w:r>
              <w:t>4.5 (4.4, 4.6)</w:t>
            </w:r>
          </w:p>
        </w:tc>
        <w:tc>
          <w:tcPr>
            <w:tcW w:w="1980" w:type="dxa"/>
          </w:tcPr>
          <w:p w14:paraId="5E26446A" w14:textId="77777777" w:rsidR="00583A08" w:rsidRPr="00F076FB" w:rsidRDefault="00583A08" w:rsidP="00B338F6">
            <w:r>
              <w:t>8.5 (8.2, 8.8)</w:t>
            </w:r>
          </w:p>
        </w:tc>
        <w:tc>
          <w:tcPr>
            <w:tcW w:w="2070" w:type="dxa"/>
          </w:tcPr>
          <w:p w14:paraId="7D1B7C55" w14:textId="77777777" w:rsidR="00583A08" w:rsidRPr="00F076FB" w:rsidRDefault="00583A08" w:rsidP="00B338F6">
            <w:r>
              <w:t>30.3 (28.7, 32.1)</w:t>
            </w:r>
          </w:p>
        </w:tc>
        <w:tc>
          <w:tcPr>
            <w:tcW w:w="2160" w:type="dxa"/>
          </w:tcPr>
          <w:p w14:paraId="227DC350" w14:textId="77777777" w:rsidR="00583A08" w:rsidRPr="00F076FB" w:rsidRDefault="00583A08" w:rsidP="00B338F6">
            <w:r>
              <w:t>59.2 (54.2, 64.6)</w:t>
            </w:r>
          </w:p>
        </w:tc>
      </w:tr>
    </w:tbl>
    <w:p w14:paraId="0C8ED587" w14:textId="77777777" w:rsidR="00583A08" w:rsidRDefault="00583A08" w:rsidP="00583A08">
      <w:pPr>
        <w:spacing w:after="0" w:line="240" w:lineRule="auto"/>
        <w:ind w:hanging="630"/>
      </w:pPr>
      <w:r>
        <w:t xml:space="preserve">WIC: </w:t>
      </w:r>
      <w:r w:rsidRPr="00F076FB">
        <w:t>Special Supplemental Nutrition Program for Women, Infants, and Children</w:t>
      </w:r>
    </w:p>
    <w:p w14:paraId="5EA2452D" w14:textId="77777777" w:rsidR="00583A08" w:rsidRPr="00F076FB" w:rsidRDefault="00583A08" w:rsidP="00583A08">
      <w:pPr>
        <w:spacing w:after="0" w:line="240" w:lineRule="auto"/>
        <w:ind w:hanging="630"/>
        <w:rPr>
          <w:vertAlign w:val="superscript"/>
        </w:rPr>
      </w:pPr>
      <w:r w:rsidRPr="00F076FB">
        <w:t>cRR: unadjusted relative risk</w:t>
      </w:r>
    </w:p>
    <w:p w14:paraId="1244C4D7" w14:textId="77777777" w:rsidR="00583A08" w:rsidRPr="00893BEA" w:rsidRDefault="00583A08" w:rsidP="00583A08">
      <w:pPr>
        <w:spacing w:after="0" w:line="240" w:lineRule="auto"/>
        <w:ind w:hanging="630"/>
      </w:pPr>
      <w:r>
        <w:rPr>
          <w:vertAlign w:val="superscript"/>
        </w:rPr>
        <w:t>a</w:t>
      </w:r>
      <w:r>
        <w:t>p &lt; 0.05</w:t>
      </w:r>
    </w:p>
    <w:p w14:paraId="73401863" w14:textId="77777777" w:rsidR="00583A08" w:rsidRPr="00F076FB" w:rsidRDefault="00583A08" w:rsidP="00583A08">
      <w:pPr>
        <w:spacing w:after="0" w:line="240" w:lineRule="auto"/>
        <w:ind w:hanging="630"/>
      </w:pPr>
      <w:r>
        <w:rPr>
          <w:vertAlign w:val="superscript"/>
        </w:rPr>
        <w:t>b</w:t>
      </w:r>
      <w:r w:rsidRPr="00F076FB">
        <w:t>Not displayed when n &lt; 11</w:t>
      </w:r>
    </w:p>
    <w:p w14:paraId="7CF47536" w14:textId="77777777" w:rsidR="00583A08" w:rsidRPr="00F076FB" w:rsidRDefault="00583A08" w:rsidP="00583A08">
      <w:pPr>
        <w:spacing w:after="0" w:line="240" w:lineRule="auto"/>
        <w:ind w:hanging="630"/>
      </w:pPr>
      <w:r w:rsidRPr="00893BEA">
        <w:rPr>
          <w:vertAlign w:val="superscript"/>
        </w:rPr>
        <w:t>c</w:t>
      </w:r>
      <w:r w:rsidRPr="00F076FB">
        <w:t xml:space="preserve">Not </w:t>
      </w:r>
      <w:r>
        <w:t>calculated when n &lt; 5</w:t>
      </w:r>
    </w:p>
    <w:p w14:paraId="4941A482" w14:textId="77777777" w:rsidR="00583A08" w:rsidRDefault="00583A08" w:rsidP="00583A08">
      <w:pPr>
        <w:spacing w:after="0" w:line="240" w:lineRule="auto"/>
        <w:ind w:hanging="630"/>
      </w:pPr>
      <w:r w:rsidRPr="00893BEA">
        <w:rPr>
          <w:vertAlign w:val="superscript"/>
        </w:rPr>
        <w:t>d</w:t>
      </w:r>
      <w:r>
        <w:t>Based on Kotelcheck and colleagues</w:t>
      </w:r>
      <w:r>
        <w:fldChar w:fldCharType="begin"/>
      </w:r>
      <w:r>
        <w:instrText xml:space="preserve"> ADDIN EN.CITE &lt;EndNote&gt;&lt;Cite&gt;&lt;Author&gt;Kotelchuck&lt;/Author&gt;&lt;Year&gt;1994&lt;/Year&gt;&lt;RecNum&gt;757&lt;/RecNum&gt;&lt;DisplayText&gt;(29)&lt;/DisplayText&gt;&lt;record&gt;&lt;rec-number&gt;757&lt;/rec-number&gt;&lt;foreign-keys&gt;&lt;key app="EN" db-id="wwas20wx5verw5e9rxmpzvv1vext0sppe9v2" timestamp="1485198515"&gt;757&lt;/key&gt;&lt;/foreign-keys&gt;&lt;ref-type name="Journal Article"&gt;17&lt;/ref-type&gt;&lt;contributors&gt;&lt;authors&gt;&lt;author&gt;Kotelchuck, M.&lt;/author&gt;&lt;/authors&gt;&lt;/contributors&gt;&lt;auth-address&gt;Department of Maternal and Child Health, School of Public Health, University of North Carolina at Chapel Hill 27599-7400.&lt;/auth-address&gt;&lt;titles&gt;&lt;title&gt;An evaluation of the Kessner Adequacy of Prenatal Care Index and a proposed Adequacy of Prenatal Care Utilization Index&lt;/title&gt;&lt;secondary-title&gt;Am J Public Health&lt;/secondary-title&gt;&lt;alt-title&gt;American journal of public health&lt;/alt-title&gt;&lt;/titles&gt;&lt;periodical&gt;&lt;full-title&gt;Am J Public Health&lt;/full-title&gt;&lt;abbr-1&gt;Am J Public Health&lt;/abbr-1&gt;&lt;/periodical&gt;&lt;pages&gt;1414-20&lt;/pages&gt;&lt;volume&gt;84&lt;/volume&gt;&lt;number&gt;9&lt;/number&gt;&lt;edition&gt;1994/09/01&lt;/edition&gt;&lt;keywords&gt;&lt;keyword&gt;Algorithms&lt;/keyword&gt;&lt;keyword&gt;Female&lt;/keyword&gt;&lt;keyword&gt;Gestational Age&lt;/keyword&gt;&lt;keyword&gt;Humans&lt;/keyword&gt;&lt;keyword&gt;*Infant, Newborn&lt;/keyword&gt;&lt;keyword&gt;Pregnancy&lt;/keyword&gt;&lt;keyword&gt;Pregnancy Outcome&lt;/keyword&gt;&lt;keyword&gt;Prenatal Care/*standards/*utilization&lt;/keyword&gt;&lt;/keywords&gt;&lt;dates&gt;&lt;year&gt;1994&lt;/year&gt;&lt;pub-dates&gt;&lt;date&gt;Sep&lt;/date&gt;&lt;/pub-dates&gt;&lt;/dates&gt;&lt;isbn&gt;0090-0036 (Print)&amp;#xD;0090-0036&lt;/isbn&gt;&lt;accession-num&gt;8092364&lt;/accession-num&gt;&lt;urls&gt;&lt;/urls&gt;&lt;custom2&gt;PMC1615177&lt;/custom2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29)</w:t>
      </w:r>
      <w:r>
        <w:fldChar w:fldCharType="end"/>
      </w:r>
    </w:p>
    <w:p w14:paraId="7650EDDC" w14:textId="77777777" w:rsidR="00583A08" w:rsidRPr="00A457A3" w:rsidRDefault="00583A08" w:rsidP="00583A08">
      <w:pPr>
        <w:spacing w:after="0" w:line="240" w:lineRule="auto"/>
        <w:ind w:hanging="630"/>
      </w:pPr>
      <w:r>
        <w:rPr>
          <w:vertAlign w:val="superscript"/>
        </w:rPr>
        <w:t>e</w:t>
      </w:r>
      <w:r>
        <w:t>versus no</w:t>
      </w:r>
    </w:p>
    <w:p w14:paraId="19C1FA93" w14:textId="77777777" w:rsidR="00583A08" w:rsidRDefault="00583A08" w:rsidP="00583A08">
      <w:pPr>
        <w:spacing w:after="0" w:line="240" w:lineRule="auto"/>
      </w:pPr>
    </w:p>
    <w:p w14:paraId="41B69160" w14:textId="77777777" w:rsidR="00583A08" w:rsidRPr="00F076FB" w:rsidRDefault="00583A08" w:rsidP="00583A08">
      <w:pPr>
        <w:spacing w:after="0" w:line="240" w:lineRule="auto"/>
      </w:pPr>
    </w:p>
    <w:p w14:paraId="13F3DDA7" w14:textId="77777777" w:rsidR="003E4C72" w:rsidRDefault="00F63D41"/>
    <w:sectPr w:rsidR="003E4C72" w:rsidSect="00583A08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83A08"/>
    <w:rsid w:val="00162FDC"/>
    <w:rsid w:val="00583A08"/>
    <w:rsid w:val="00717C00"/>
    <w:rsid w:val="00F63D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23902A"/>
  <w15:chartTrackingRefBased/>
  <w15:docId w15:val="{3AFB58A8-FBAF-40D6-B4F4-CF6AF73BD3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83A0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83A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294</Words>
  <Characters>7378</Characters>
  <Application>Microsoft Office Word</Application>
  <DocSecurity>0</DocSecurity>
  <Lines>61</Lines>
  <Paragraphs>17</Paragraphs>
  <ScaleCrop>false</ScaleCrop>
  <Company/>
  <LinksUpToDate>false</LinksUpToDate>
  <CharactersWithSpaces>86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er, Rebecca</dc:creator>
  <cp:keywords/>
  <dc:description/>
  <cp:lastModifiedBy>Baer, Rebecca</cp:lastModifiedBy>
  <cp:revision>2</cp:revision>
  <dcterms:created xsi:type="dcterms:W3CDTF">2024-12-13T21:59:00Z</dcterms:created>
  <dcterms:modified xsi:type="dcterms:W3CDTF">2025-07-10T17:46:00Z</dcterms:modified>
</cp:coreProperties>
</file>